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733C" w:rsidRPr="002C6681" w:rsidRDefault="00DA2E1B" w:rsidP="00CB0CD5">
      <w:pPr>
        <w:spacing w:line="480" w:lineRule="auto"/>
        <w:rPr>
          <w:color w:val="FF0000"/>
        </w:rPr>
      </w:pPr>
      <w:r>
        <w:t>Literature Review</w:t>
      </w:r>
      <w:r w:rsidR="002C6681">
        <w:tab/>
      </w:r>
    </w:p>
    <w:p w:rsidR="00DA2E1B" w:rsidRDefault="00DA2E1B" w:rsidP="00CB0CD5">
      <w:pPr>
        <w:spacing w:line="480" w:lineRule="auto"/>
      </w:pPr>
    </w:p>
    <w:p w:rsidR="00DA2E1B" w:rsidRPr="006A5F7F" w:rsidRDefault="000A2E5E" w:rsidP="00CB0CD5">
      <w:pPr>
        <w:spacing w:line="480" w:lineRule="auto"/>
        <w:jc w:val="center"/>
        <w:rPr>
          <w:sz w:val="32"/>
          <w:szCs w:val="32"/>
        </w:rPr>
      </w:pPr>
      <w:r w:rsidRPr="006A5F7F">
        <w:rPr>
          <w:sz w:val="32"/>
          <w:szCs w:val="32"/>
        </w:rPr>
        <w:t xml:space="preserve">North American </w:t>
      </w:r>
      <w:r w:rsidR="008C43E9" w:rsidRPr="006A5F7F">
        <w:rPr>
          <w:sz w:val="32"/>
          <w:szCs w:val="32"/>
        </w:rPr>
        <w:t xml:space="preserve">Bat Ecology and Anthropogenic </w:t>
      </w:r>
      <w:r w:rsidR="009921E0" w:rsidRPr="006A5F7F">
        <w:rPr>
          <w:sz w:val="32"/>
          <w:szCs w:val="32"/>
        </w:rPr>
        <w:t>D</w:t>
      </w:r>
      <w:r w:rsidR="008C43E9" w:rsidRPr="006A5F7F">
        <w:rPr>
          <w:sz w:val="32"/>
          <w:szCs w:val="32"/>
        </w:rPr>
        <w:t>isturbances</w:t>
      </w:r>
    </w:p>
    <w:p w:rsidR="00DA2E1B" w:rsidRDefault="00DA2E1B" w:rsidP="00CB0CD5">
      <w:pPr>
        <w:spacing w:line="480" w:lineRule="auto"/>
      </w:pPr>
    </w:p>
    <w:p w:rsidR="0066026D" w:rsidRDefault="00DA2E1B" w:rsidP="00CB0CD5">
      <w:pPr>
        <w:spacing w:line="480" w:lineRule="auto"/>
      </w:pPr>
      <w:r>
        <w:t>Nicole Roberts</w:t>
      </w:r>
    </w:p>
    <w:p w:rsidR="0066026D" w:rsidRDefault="0066026D" w:rsidP="00CB0CD5">
      <w:pPr>
        <w:spacing w:line="480" w:lineRule="auto"/>
      </w:pPr>
      <w:r>
        <w:t>Master's Student, Biology CSUDH</w:t>
      </w:r>
    </w:p>
    <w:p w:rsidR="00DA2E1B" w:rsidRDefault="00401A6E" w:rsidP="00CB0CD5">
      <w:pPr>
        <w:spacing w:line="480" w:lineRule="auto"/>
      </w:pPr>
      <w:r>
        <w:t>20</w:t>
      </w:r>
      <w:r w:rsidR="00DA2E1B">
        <w:t xml:space="preserve"> April 2019</w:t>
      </w:r>
    </w:p>
    <w:p w:rsidR="00DA2E1B" w:rsidRDefault="00DA2E1B" w:rsidP="00CB0CD5">
      <w:pPr>
        <w:spacing w:line="480" w:lineRule="auto"/>
      </w:pPr>
    </w:p>
    <w:p w:rsidR="00DA2E1B" w:rsidRDefault="00DA2E1B" w:rsidP="00CB0CD5">
      <w:pPr>
        <w:spacing w:line="480" w:lineRule="auto"/>
      </w:pPr>
      <w:r>
        <w:t>ABSTRACT</w:t>
      </w:r>
    </w:p>
    <w:p w:rsidR="00917F4A" w:rsidRDefault="00917F4A" w:rsidP="00CB0CD5">
      <w:pPr>
        <w:spacing w:line="480" w:lineRule="auto"/>
      </w:pPr>
      <w:r>
        <w:t>As the only flying placental mammal</w:t>
      </w:r>
      <w:r w:rsidR="009A506C">
        <w:t xml:space="preserve"> today, the</w:t>
      </w:r>
      <w:r w:rsidR="00D734D0">
        <w:t xml:space="preserve"> North American</w:t>
      </w:r>
      <w:r w:rsidR="009A506C">
        <w:t xml:space="preserve"> bat </w:t>
      </w:r>
      <w:r w:rsidR="00D734D0">
        <w:t>population</w:t>
      </w:r>
      <w:r w:rsidR="009A506C">
        <w:t xml:space="preserve"> faces </w:t>
      </w:r>
      <w:r w:rsidR="00F834AE">
        <w:t xml:space="preserve">certain </w:t>
      </w:r>
      <w:r w:rsidR="009A506C">
        <w:t>extinction not just from climate change, but from a host of other issues that are anthropogenicall</w:t>
      </w:r>
      <w:r w:rsidR="002C000B">
        <w:t>y</w:t>
      </w:r>
      <w:r w:rsidR="00854D1E">
        <w:t xml:space="preserve"> </w:t>
      </w:r>
      <w:r w:rsidR="009A506C">
        <w:t xml:space="preserve">induced. This review attempts to highlight important issues </w:t>
      </w:r>
      <w:r w:rsidR="0087636E">
        <w:t xml:space="preserve">surrounding </w:t>
      </w:r>
      <w:r w:rsidR="009A506C">
        <w:t>bat mortality that can provide a platform for conservation strategies. These include</w:t>
      </w:r>
      <w:r w:rsidR="002469E7">
        <w:t>:</w:t>
      </w:r>
      <w:r w:rsidR="002C000B">
        <w:t xml:space="preserve"> climate-</w:t>
      </w:r>
      <w:r w:rsidR="002469E7">
        <w:t xml:space="preserve">induced </w:t>
      </w:r>
      <w:r w:rsidR="009A506C">
        <w:t xml:space="preserve">changes in range and dispersal, </w:t>
      </w:r>
      <w:r w:rsidR="00197D42">
        <w:t>fatalities</w:t>
      </w:r>
      <w:r w:rsidR="009A506C">
        <w:t xml:space="preserve"> at wind turbines, the effects of resource partitioning and competition in spatial niches, and the devastating </w:t>
      </w:r>
      <w:r w:rsidR="00B40C0F">
        <w:t>impacts</w:t>
      </w:r>
      <w:r w:rsidR="002469E7">
        <w:t xml:space="preserve"> </w:t>
      </w:r>
      <w:r w:rsidR="009A506C">
        <w:t>of the rapidly spreading White-Nose Syndrom</w:t>
      </w:r>
      <w:r w:rsidR="00D734D0">
        <w:t>e</w:t>
      </w:r>
      <w:r w:rsidR="009A506C">
        <w:t xml:space="preserve">. </w:t>
      </w:r>
      <w:r w:rsidR="002C000B">
        <w:t>I</w:t>
      </w:r>
      <w:r w:rsidR="009A506C">
        <w:t xml:space="preserve"> conclude with research strategies and solutions that are currently being investigated </w:t>
      </w:r>
      <w:r w:rsidR="0087636E">
        <w:t xml:space="preserve">to </w:t>
      </w:r>
      <w:r w:rsidR="009A506C">
        <w:t xml:space="preserve">conserve the biodiversity of several </w:t>
      </w:r>
      <w:r w:rsidR="009E1509">
        <w:t>threatened</w:t>
      </w:r>
      <w:r w:rsidR="009A506C">
        <w:t xml:space="preserve"> bat</w:t>
      </w:r>
      <w:r w:rsidR="009E1509">
        <w:t xml:space="preserve"> species</w:t>
      </w:r>
      <w:r w:rsidR="009A506C">
        <w:t>.</w:t>
      </w:r>
    </w:p>
    <w:p w:rsidR="00DA2E1B" w:rsidRDefault="00DA2E1B" w:rsidP="00CB0CD5">
      <w:pPr>
        <w:spacing w:line="480" w:lineRule="auto"/>
      </w:pPr>
    </w:p>
    <w:p w:rsidR="00DA2E1B" w:rsidRPr="009921E0" w:rsidRDefault="00DA2E1B" w:rsidP="00CB0CD5">
      <w:pPr>
        <w:spacing w:line="480" w:lineRule="auto"/>
        <w:rPr>
          <w:b/>
        </w:rPr>
      </w:pPr>
      <w:r w:rsidRPr="009921E0">
        <w:rPr>
          <w:b/>
        </w:rPr>
        <w:t>Contents</w:t>
      </w:r>
    </w:p>
    <w:p w:rsidR="008C43E9" w:rsidRDefault="008C43E9" w:rsidP="00CB0CD5">
      <w:pPr>
        <w:spacing w:line="480" w:lineRule="auto"/>
      </w:pPr>
    </w:p>
    <w:p w:rsidR="009921E0" w:rsidRDefault="00DA2E1B" w:rsidP="00CB0CD5">
      <w:pPr>
        <w:tabs>
          <w:tab w:val="left" w:leader="dot" w:pos="8640"/>
        </w:tabs>
        <w:spacing w:line="480" w:lineRule="auto"/>
      </w:pPr>
      <w:r>
        <w:t>1. Introduction</w:t>
      </w:r>
      <w:r w:rsidR="007401D0">
        <w:tab/>
      </w:r>
      <w:r w:rsidR="008603B3">
        <w:t xml:space="preserve"> </w:t>
      </w:r>
      <w:r w:rsidR="0087636E">
        <w:t>3</w:t>
      </w:r>
    </w:p>
    <w:p w:rsidR="008C43E9" w:rsidRDefault="008C43E9" w:rsidP="00CB0CD5">
      <w:pPr>
        <w:tabs>
          <w:tab w:val="left" w:leader="dot" w:pos="8640"/>
        </w:tabs>
        <w:spacing w:line="480" w:lineRule="auto"/>
      </w:pPr>
      <w:r>
        <w:t>2. Bat Communities</w:t>
      </w:r>
      <w:r w:rsidR="009907D9">
        <w:tab/>
      </w:r>
      <w:r w:rsidR="008603B3">
        <w:t xml:space="preserve"> </w:t>
      </w:r>
      <w:r w:rsidR="003B609A">
        <w:t>3</w:t>
      </w:r>
      <w:r w:rsidR="009907D9">
        <w:tab/>
      </w:r>
    </w:p>
    <w:p w:rsidR="008C43E9" w:rsidRDefault="008C43E9" w:rsidP="00CB0CD5">
      <w:pPr>
        <w:spacing w:line="480" w:lineRule="auto"/>
      </w:pPr>
      <w:r>
        <w:tab/>
        <w:t>2.1 Migration</w:t>
      </w:r>
      <w:r w:rsidR="009907D9">
        <w:t xml:space="preserve"> </w:t>
      </w:r>
    </w:p>
    <w:p w:rsidR="008C43E9" w:rsidRDefault="008C43E9" w:rsidP="00CB0CD5">
      <w:pPr>
        <w:spacing w:line="480" w:lineRule="auto"/>
      </w:pPr>
      <w:r>
        <w:lastRenderedPageBreak/>
        <w:tab/>
        <w:t>2.2 Changing landscapes</w:t>
      </w:r>
      <w:r w:rsidR="006A5F7F">
        <w:t xml:space="preserve"> and Distribution</w:t>
      </w:r>
    </w:p>
    <w:p w:rsidR="008C43E9" w:rsidRDefault="008C43E9" w:rsidP="00CB0CD5">
      <w:pPr>
        <w:spacing w:line="480" w:lineRule="auto"/>
      </w:pPr>
      <w:r>
        <w:tab/>
        <w:t>2.</w:t>
      </w:r>
      <w:r w:rsidR="006A5F7F">
        <w:t>3</w:t>
      </w:r>
      <w:r>
        <w:t xml:space="preserve"> </w:t>
      </w:r>
      <w:r w:rsidR="00653506">
        <w:t xml:space="preserve">Dispersal, </w:t>
      </w:r>
      <w:r>
        <w:t>Range Shifts</w:t>
      </w:r>
      <w:r w:rsidR="006A5F7F">
        <w:t>,</w:t>
      </w:r>
      <w:r>
        <w:t xml:space="preserve"> Climate change</w:t>
      </w:r>
    </w:p>
    <w:p w:rsidR="008C43E9" w:rsidRDefault="008C43E9" w:rsidP="00CB0CD5">
      <w:pPr>
        <w:tabs>
          <w:tab w:val="left" w:leader="dot" w:pos="8640"/>
        </w:tabs>
        <w:spacing w:line="480" w:lineRule="auto"/>
      </w:pPr>
      <w:r>
        <w:t>3. Wind Turbines</w:t>
      </w:r>
      <w:r w:rsidR="009907D9">
        <w:t xml:space="preserve"> </w:t>
      </w:r>
      <w:r w:rsidR="009907D9">
        <w:tab/>
      </w:r>
      <w:r w:rsidR="008603B3">
        <w:t xml:space="preserve"> </w:t>
      </w:r>
      <w:r w:rsidR="00B1565B">
        <w:t>6</w:t>
      </w:r>
    </w:p>
    <w:p w:rsidR="008C43E9" w:rsidRDefault="008C43E9" w:rsidP="00CB0CD5">
      <w:pPr>
        <w:tabs>
          <w:tab w:val="left" w:leader="dot" w:pos="8640"/>
        </w:tabs>
        <w:spacing w:line="480" w:lineRule="auto"/>
      </w:pPr>
      <w:r>
        <w:t>4. Predator and prey</w:t>
      </w:r>
      <w:r w:rsidR="009907D9">
        <w:t xml:space="preserve"> </w:t>
      </w:r>
      <w:r w:rsidR="009907D9">
        <w:tab/>
      </w:r>
      <w:r w:rsidR="008603B3">
        <w:t xml:space="preserve"> </w:t>
      </w:r>
      <w:r w:rsidR="00B1565B">
        <w:t>7</w:t>
      </w:r>
    </w:p>
    <w:p w:rsidR="008C43E9" w:rsidRDefault="008C43E9" w:rsidP="00CB0CD5">
      <w:pPr>
        <w:spacing w:line="480" w:lineRule="auto"/>
      </w:pPr>
      <w:r>
        <w:tab/>
        <w:t>4.1 Moth specialist</w:t>
      </w:r>
      <w:r w:rsidR="00034AC0">
        <w:t xml:space="preserve"> and Competition</w:t>
      </w:r>
    </w:p>
    <w:p w:rsidR="008C43E9" w:rsidRDefault="00354358" w:rsidP="00CB0CD5">
      <w:pPr>
        <w:spacing w:line="480" w:lineRule="auto"/>
      </w:pPr>
      <w:r>
        <w:tab/>
        <w:t>4.2 Predators</w:t>
      </w:r>
      <w:r w:rsidR="0099239A">
        <w:t xml:space="preserve"> and Habitat Fragmentation</w:t>
      </w:r>
    </w:p>
    <w:p w:rsidR="008C43E9" w:rsidRDefault="008C43E9" w:rsidP="00CB0CD5">
      <w:pPr>
        <w:tabs>
          <w:tab w:val="left" w:leader="dot" w:pos="8640"/>
        </w:tabs>
        <w:spacing w:line="480" w:lineRule="auto"/>
      </w:pPr>
      <w:r>
        <w:t>5. White Nose Syndrome (WNS)</w:t>
      </w:r>
      <w:r w:rsidR="009907D9">
        <w:t xml:space="preserve"> </w:t>
      </w:r>
      <w:r w:rsidR="009907D9">
        <w:tab/>
      </w:r>
      <w:r w:rsidR="008603B3">
        <w:t xml:space="preserve"> </w:t>
      </w:r>
      <w:r w:rsidR="00CB7A49">
        <w:t>8</w:t>
      </w:r>
    </w:p>
    <w:p w:rsidR="00354358" w:rsidRDefault="00354358" w:rsidP="00CB0CD5">
      <w:pPr>
        <w:spacing w:line="480" w:lineRule="auto"/>
      </w:pPr>
      <w:r>
        <w:tab/>
        <w:t>5.1 Origin and Europe</w:t>
      </w:r>
    </w:p>
    <w:p w:rsidR="00354358" w:rsidRDefault="00354358" w:rsidP="00CB0CD5">
      <w:pPr>
        <w:spacing w:line="480" w:lineRule="auto"/>
      </w:pPr>
      <w:r>
        <w:tab/>
        <w:t>5.2 Clonal</w:t>
      </w:r>
      <w:r w:rsidR="00865E17">
        <w:t xml:space="preserve"> reproduction</w:t>
      </w:r>
    </w:p>
    <w:p w:rsidR="00865E17" w:rsidRDefault="00865E17" w:rsidP="00CB0CD5">
      <w:pPr>
        <w:spacing w:line="480" w:lineRule="auto"/>
      </w:pPr>
      <w:r>
        <w:tab/>
        <w:t xml:space="preserve">5.3 Temperature </w:t>
      </w:r>
      <w:r w:rsidR="006A5F7F">
        <w:t>and microclimates</w:t>
      </w:r>
    </w:p>
    <w:p w:rsidR="008C43E9" w:rsidRDefault="009A506C" w:rsidP="00CB0CD5">
      <w:pPr>
        <w:tabs>
          <w:tab w:val="left" w:leader="dot" w:pos="8640"/>
        </w:tabs>
        <w:spacing w:line="480" w:lineRule="auto"/>
      </w:pPr>
      <w:r>
        <w:t>6</w:t>
      </w:r>
      <w:r w:rsidR="008C43E9">
        <w:t xml:space="preserve">. </w:t>
      </w:r>
      <w:r w:rsidR="00AA2806">
        <w:t>Potential Solutions</w:t>
      </w:r>
      <w:r w:rsidR="009907D9">
        <w:t xml:space="preserve"> </w:t>
      </w:r>
      <w:r w:rsidR="009907D9">
        <w:tab/>
      </w:r>
      <w:r w:rsidR="008603B3">
        <w:t xml:space="preserve"> </w:t>
      </w:r>
      <w:r w:rsidR="003B609A">
        <w:t>1</w:t>
      </w:r>
      <w:r w:rsidR="00DC6806">
        <w:t>1</w:t>
      </w:r>
    </w:p>
    <w:p w:rsidR="00865E17" w:rsidRDefault="00865E17" w:rsidP="00CB0CD5">
      <w:pPr>
        <w:spacing w:line="480" w:lineRule="auto"/>
      </w:pPr>
      <w:r>
        <w:tab/>
      </w:r>
      <w:r w:rsidR="009A506C">
        <w:t>6</w:t>
      </w:r>
      <w:r>
        <w:t>.1 Wind Turbines and Echolocation</w:t>
      </w:r>
      <w:r w:rsidR="00144B01">
        <w:t xml:space="preserve"> </w:t>
      </w:r>
    </w:p>
    <w:p w:rsidR="00865E17" w:rsidRDefault="00865E17" w:rsidP="00CB0CD5">
      <w:pPr>
        <w:spacing w:line="480" w:lineRule="auto"/>
      </w:pPr>
      <w:r>
        <w:tab/>
      </w:r>
      <w:r w:rsidR="009A506C">
        <w:t>6</w:t>
      </w:r>
      <w:r>
        <w:t>.2 Predator and Prey</w:t>
      </w:r>
    </w:p>
    <w:p w:rsidR="00865E17" w:rsidRDefault="00865E17" w:rsidP="00CB0CD5">
      <w:pPr>
        <w:spacing w:line="480" w:lineRule="auto"/>
      </w:pPr>
      <w:r>
        <w:tab/>
      </w:r>
      <w:r w:rsidR="009A506C">
        <w:t>6</w:t>
      </w:r>
      <w:r>
        <w:t>.3 WNS</w:t>
      </w:r>
    </w:p>
    <w:p w:rsidR="00AA2806" w:rsidRDefault="00AA2806" w:rsidP="00CB0CD5">
      <w:pPr>
        <w:spacing w:line="480" w:lineRule="auto"/>
      </w:pPr>
      <w:r>
        <w:tab/>
      </w:r>
      <w:r w:rsidR="009A506C">
        <w:t>6</w:t>
      </w:r>
      <w:r>
        <w:t>.4 ENM and SDM</w:t>
      </w:r>
    </w:p>
    <w:p w:rsidR="008C43E9" w:rsidRDefault="009A506C" w:rsidP="00CB0CD5">
      <w:pPr>
        <w:tabs>
          <w:tab w:val="left" w:leader="dot" w:pos="8640"/>
        </w:tabs>
        <w:spacing w:line="480" w:lineRule="auto"/>
      </w:pPr>
      <w:r>
        <w:t>7</w:t>
      </w:r>
      <w:r w:rsidR="002A1973">
        <w:t xml:space="preserve">. </w:t>
      </w:r>
      <w:r w:rsidR="008C43E9">
        <w:t>Conclusions</w:t>
      </w:r>
      <w:r w:rsidR="009907D9">
        <w:t xml:space="preserve"> </w:t>
      </w:r>
      <w:r w:rsidR="009907D9">
        <w:tab/>
      </w:r>
      <w:r w:rsidR="008603B3">
        <w:t xml:space="preserve"> </w:t>
      </w:r>
      <w:r w:rsidR="003B609A">
        <w:t>1</w:t>
      </w:r>
      <w:r w:rsidR="00DC6806">
        <w:t>4</w:t>
      </w:r>
    </w:p>
    <w:p w:rsidR="00DA2E1B" w:rsidRDefault="00DA2E1B" w:rsidP="00CB0CD5">
      <w:pPr>
        <w:tabs>
          <w:tab w:val="left" w:leader="dot" w:pos="8640"/>
        </w:tabs>
        <w:spacing w:line="480" w:lineRule="auto"/>
      </w:pPr>
      <w:r>
        <w:t>Conflict of Interests</w:t>
      </w:r>
      <w:r w:rsidR="009907D9">
        <w:t xml:space="preserve"> </w:t>
      </w:r>
      <w:r w:rsidR="009907D9">
        <w:tab/>
      </w:r>
      <w:r w:rsidR="00FB0EC1">
        <w:t xml:space="preserve"> </w:t>
      </w:r>
      <w:r w:rsidR="003B609A">
        <w:t>1</w:t>
      </w:r>
      <w:r w:rsidR="00DC6806">
        <w:t>5</w:t>
      </w:r>
    </w:p>
    <w:p w:rsidR="00DA2E1B" w:rsidRDefault="00DA2E1B" w:rsidP="00CB0CD5">
      <w:pPr>
        <w:tabs>
          <w:tab w:val="left" w:leader="dot" w:pos="8640"/>
        </w:tabs>
        <w:spacing w:line="480" w:lineRule="auto"/>
      </w:pPr>
      <w:r>
        <w:t>Acknowledgements</w:t>
      </w:r>
      <w:r w:rsidR="009907D9">
        <w:t xml:space="preserve"> </w:t>
      </w:r>
      <w:r w:rsidR="009907D9">
        <w:tab/>
      </w:r>
      <w:r w:rsidR="00FB0EC1">
        <w:t xml:space="preserve"> </w:t>
      </w:r>
      <w:r w:rsidR="003B609A">
        <w:t>1</w:t>
      </w:r>
      <w:r w:rsidR="00CF131C">
        <w:t>6</w:t>
      </w:r>
    </w:p>
    <w:p w:rsidR="00DA2E1B" w:rsidRDefault="00DA2E1B" w:rsidP="00CB0CD5">
      <w:pPr>
        <w:tabs>
          <w:tab w:val="left" w:leader="dot" w:pos="8640"/>
        </w:tabs>
        <w:spacing w:line="480" w:lineRule="auto"/>
      </w:pPr>
      <w:r>
        <w:t>References</w:t>
      </w:r>
      <w:r w:rsidR="009907D9">
        <w:t xml:space="preserve"> </w:t>
      </w:r>
      <w:r w:rsidR="009907D9">
        <w:tab/>
      </w:r>
      <w:r w:rsidR="00FB0EC1">
        <w:t xml:space="preserve"> </w:t>
      </w:r>
      <w:r w:rsidR="003B609A">
        <w:t>1</w:t>
      </w:r>
      <w:r w:rsidR="00DC6806">
        <w:t>6</w:t>
      </w:r>
    </w:p>
    <w:p w:rsidR="009921E0" w:rsidRDefault="009921E0" w:rsidP="00CB0CD5">
      <w:pPr>
        <w:spacing w:line="480" w:lineRule="auto"/>
      </w:pPr>
    </w:p>
    <w:p w:rsidR="002A1973" w:rsidRDefault="002A1973" w:rsidP="00CB0CD5">
      <w:pPr>
        <w:spacing w:line="480" w:lineRule="auto"/>
      </w:pPr>
    </w:p>
    <w:p w:rsidR="009A506C" w:rsidRDefault="009A506C" w:rsidP="00CB0CD5">
      <w:pPr>
        <w:spacing w:line="480" w:lineRule="auto"/>
      </w:pPr>
    </w:p>
    <w:p w:rsidR="00526F5C" w:rsidRDefault="00526F5C" w:rsidP="00CB0CD5">
      <w:pPr>
        <w:spacing w:line="480" w:lineRule="auto"/>
        <w:rPr>
          <w:b/>
        </w:rPr>
      </w:pPr>
    </w:p>
    <w:p w:rsidR="009921E0" w:rsidRPr="00C903A4" w:rsidRDefault="009921E0" w:rsidP="00CB0CD5">
      <w:pPr>
        <w:spacing w:line="480" w:lineRule="auto"/>
        <w:rPr>
          <w:b/>
        </w:rPr>
      </w:pPr>
      <w:r w:rsidRPr="00C903A4">
        <w:rPr>
          <w:b/>
        </w:rPr>
        <w:lastRenderedPageBreak/>
        <w:t>1. Introduction</w:t>
      </w:r>
    </w:p>
    <w:p w:rsidR="00D36861" w:rsidRDefault="00AD20E9" w:rsidP="00CB0CD5">
      <w:pPr>
        <w:spacing w:line="480" w:lineRule="auto"/>
      </w:pPr>
      <w:r>
        <w:t xml:space="preserve">The fact that bats are nocturnal creatures may be a </w:t>
      </w:r>
      <w:r w:rsidR="008849FF">
        <w:t>reason</w:t>
      </w:r>
      <w:r>
        <w:t xml:space="preserve"> why </w:t>
      </w:r>
      <w:r w:rsidR="002C000B">
        <w:t>society is</w:t>
      </w:r>
      <w:r w:rsidR="00B36668">
        <w:t xml:space="preserve"> overlooking the </w:t>
      </w:r>
      <w:r w:rsidR="009C22BD">
        <w:t xml:space="preserve">recent </w:t>
      </w:r>
      <w:r w:rsidR="00B36668">
        <w:t xml:space="preserve">impacts on their population. </w:t>
      </w:r>
      <w:r w:rsidR="008849FF">
        <w:t>Among other things,</w:t>
      </w:r>
      <w:r>
        <w:t xml:space="preserve"> </w:t>
      </w:r>
      <w:r w:rsidR="0087636E">
        <w:t>bats</w:t>
      </w:r>
      <w:r w:rsidR="00B36668">
        <w:t xml:space="preserve"> serve a vital ecological purpose </w:t>
      </w:r>
      <w:r w:rsidR="009C22BD">
        <w:t xml:space="preserve">as </w:t>
      </w:r>
      <w:r w:rsidR="00B36668">
        <w:t xml:space="preserve">bioindicators </w:t>
      </w:r>
      <w:r w:rsidR="0087636E">
        <w:t xml:space="preserve">for </w:t>
      </w:r>
      <w:r w:rsidR="00B36668">
        <w:t>climate change</w:t>
      </w:r>
      <w:r w:rsidR="009C22BD">
        <w:t xml:space="preserve"> </w:t>
      </w:r>
      <w:r w:rsidR="009C22BD">
        <w:fldChar w:fldCharType="begin"/>
      </w:r>
      <w:r w:rsidR="004B6CCB">
        <w:instrText xml:space="preserve"> ADDIN ZOTERO_ITEM CSL_CITATION {"citationID":"uCVhpeME","properties":{"formattedCitation":"(Jones et al. 2009)","plainCitation":"(Jones et al. 2009)","noteIndex":0},"citationItems":[{"id":494,"uris":["http://zotero.org/users/local/FV0IC50g/items/FKB5Q75U"],"uri":["http://zotero.org/users/local/FV0IC50g/items/FKB5Q75U"],"itemData":{"id":494,"type":"article-journal","title":"Carpe noctem: the importance of bats as bioindicators","container-title":"Endangered Species Research","page":"93-115","volume":"8","source":"Crossref","abstract":"The earth is now subject to climate change and habitat deterioration on unprecedented scales. Monitoring climate change and habitat loss alone is insufficient if we are to understand the effects of these factors on complex biological communities. It is therefore important to identify bioindicator taxa that show measurable responses to climate change and habitat loss and that reflect wider-scale impacts on the biota of interest. We argue that bats have enormous potential as bioindicators: they show taxonomic stability, trends in their populations can be monitored, short- and longterm effects on populations can be measured and they are distributed widely around the globe. Because insectivorous bats occupy high trophic levels, they are sensitive to accumulations of pesticides and other toxins, and changes in their abundance may reflect changes in populations of arthropod prey species. Bats provide several ecosystem services, and hence reflect the status of the plant populations on which they feed and pollinate as well as the productivity of insect communities. Bat populations are affected by a wide range of stressors that affect many other taxa. In particular, changes in bat numbers or activity can be related to climate change (including extremes of drought, heat, cold and precipitation, cyclones and sea level rise), deterioration of water quality, agricultural intensification, loss and fragmentation of forests, fatalities at wind turbines, disease, pesticide use and overhunting. There is an urgent need to implement a global network for monitoring bat populations so their role as bioindicators can be used to its full potential.","DOI":"10.3354/esr00182","ISSN":"1863-5407, 1613-4796","title-short":"Carpe noctem","language":"en","author":[{"family":"Jones","given":"G"},{"family":"Jacobs","given":"Ds"},{"family":"Kunz","given":"Th"},{"family":"Willig","given":"Mr"},{"family":"Racey","given":"Pa"}],"issued":{"date-parts":[["2009",7,9]]}}}],"schema":"https://github.com/citation-style-language/schema/raw/master/csl-citation.json"} </w:instrText>
      </w:r>
      <w:r w:rsidR="009C22BD">
        <w:fldChar w:fldCharType="separate"/>
      </w:r>
      <w:r w:rsidR="009C22BD">
        <w:rPr>
          <w:noProof/>
        </w:rPr>
        <w:t>(Jones et al. 2009)</w:t>
      </w:r>
      <w:r w:rsidR="009C22BD">
        <w:fldChar w:fldCharType="end"/>
      </w:r>
      <w:r w:rsidR="00B36668">
        <w:t xml:space="preserve">. In this paper, I </w:t>
      </w:r>
      <w:r w:rsidR="0087636E">
        <w:t>expl</w:t>
      </w:r>
      <w:r w:rsidR="00F571E4">
        <w:t>ore</w:t>
      </w:r>
      <w:r w:rsidR="0087636E">
        <w:t xml:space="preserve"> </w:t>
      </w:r>
      <w:r w:rsidR="00B36668">
        <w:t xml:space="preserve">the current problems surrounding </w:t>
      </w:r>
      <w:r w:rsidR="009C22BD">
        <w:t>the</w:t>
      </w:r>
      <w:r w:rsidR="00B36668">
        <w:t xml:space="preserve"> lack of </w:t>
      </w:r>
      <w:r w:rsidR="0087636E">
        <w:t xml:space="preserve">holistic </w:t>
      </w:r>
      <w:r w:rsidR="00B36668">
        <w:t>research in this taxa--most</w:t>
      </w:r>
      <w:r w:rsidR="00FC3E19">
        <w:t xml:space="preserve"> notably as </w:t>
      </w:r>
      <w:r w:rsidR="00173E61">
        <w:t>anthropogenic influences are contributing to increased range shifts and dispersal patterns</w:t>
      </w:r>
      <w:r>
        <w:t xml:space="preserve"> of the bat community</w:t>
      </w:r>
      <w:r w:rsidR="00B36668">
        <w:t xml:space="preserve">. </w:t>
      </w:r>
      <w:r w:rsidR="00EA30A2">
        <w:t xml:space="preserve">For instance, </w:t>
      </w:r>
      <w:r w:rsidR="00273F7F">
        <w:t xml:space="preserve"> </w:t>
      </w:r>
      <w:r w:rsidR="008849FF">
        <w:t xml:space="preserve">I will provide evidence for major bat mortalities in relationship to the seemingly paradoxical rise of "green" energy in the form of wind turbines. I will also highlight the need for a </w:t>
      </w:r>
      <w:r w:rsidR="00EC3F8C">
        <w:t xml:space="preserve">major </w:t>
      </w:r>
      <w:r w:rsidR="008849FF">
        <w:t>shift in how we think about bats and disease--in particular as it concerns the fungal infection, White Nose Syndrome (WNS), that is not only decimating populations of bats in North America, but may pose real-life concerns for human agriculture in the near future. In addition</w:t>
      </w:r>
      <w:r w:rsidR="00EC3F8C">
        <w:t>,</w:t>
      </w:r>
      <w:r w:rsidR="008849FF">
        <w:t xml:space="preserve"> </w:t>
      </w:r>
      <w:r w:rsidR="00B36668">
        <w:t xml:space="preserve">I will </w:t>
      </w:r>
      <w:r w:rsidR="008849FF">
        <w:t xml:space="preserve">emphasize </w:t>
      </w:r>
      <w:r w:rsidR="00B36668">
        <w:t>the importance of appropriati</w:t>
      </w:r>
      <w:r w:rsidR="00526F5C">
        <w:t xml:space="preserve">ng </w:t>
      </w:r>
      <w:r w:rsidR="00B36668">
        <w:t xml:space="preserve">novel modelling techniques that </w:t>
      </w:r>
      <w:r w:rsidR="009C22BD">
        <w:t>can</w:t>
      </w:r>
      <w:r w:rsidR="00B36668">
        <w:t xml:space="preserve"> help to minimize bias and provide more accurate empirical data </w:t>
      </w:r>
      <w:r w:rsidR="00B140A2">
        <w:t>to</w:t>
      </w:r>
      <w:r w:rsidR="009C22BD">
        <w:t xml:space="preserve"> aid in</w:t>
      </w:r>
      <w:r w:rsidR="00B36668">
        <w:t xml:space="preserve"> conservation planning.</w:t>
      </w:r>
      <w:r w:rsidR="008849FF">
        <w:t xml:space="preserve"> </w:t>
      </w:r>
      <w:r w:rsidR="002C000B">
        <w:t>For these reasons and more, I</w:t>
      </w:r>
      <w:r w:rsidR="00B36668">
        <w:t xml:space="preserve"> </w:t>
      </w:r>
      <w:r w:rsidR="008B7A3E">
        <w:t xml:space="preserve">discuss </w:t>
      </w:r>
      <w:r w:rsidR="002C000B">
        <w:t xml:space="preserve">growing </w:t>
      </w:r>
      <w:r w:rsidR="008B7A3E">
        <w:t>concerns</w:t>
      </w:r>
      <w:r w:rsidR="002C000B">
        <w:t xml:space="preserve"> for </w:t>
      </w:r>
      <w:r w:rsidR="00B36668">
        <w:t xml:space="preserve">why we, as a global community, should see bats </w:t>
      </w:r>
      <w:r w:rsidR="005660B7">
        <w:t xml:space="preserve">as </w:t>
      </w:r>
      <w:r w:rsidR="00B36668">
        <w:t xml:space="preserve">integral to our </w:t>
      </w:r>
      <w:r w:rsidR="0057655E">
        <w:t xml:space="preserve">changing </w:t>
      </w:r>
      <w:r w:rsidR="00B36668">
        <w:t>world.</w:t>
      </w:r>
    </w:p>
    <w:p w:rsidR="00D36861" w:rsidRDefault="00D36861" w:rsidP="00CB0CD5">
      <w:pPr>
        <w:spacing w:line="480" w:lineRule="auto"/>
      </w:pPr>
    </w:p>
    <w:p w:rsidR="009921E0" w:rsidRPr="00C903A4" w:rsidRDefault="009921E0" w:rsidP="00CB0CD5">
      <w:pPr>
        <w:spacing w:line="480" w:lineRule="auto"/>
        <w:rPr>
          <w:b/>
        </w:rPr>
      </w:pPr>
      <w:r w:rsidRPr="00C903A4">
        <w:rPr>
          <w:b/>
        </w:rPr>
        <w:t>2. Bat Communities</w:t>
      </w:r>
    </w:p>
    <w:p w:rsidR="00D36861" w:rsidRDefault="009921E0" w:rsidP="00CB0CD5">
      <w:pPr>
        <w:spacing w:line="480" w:lineRule="auto"/>
        <w:rPr>
          <w:i/>
        </w:rPr>
      </w:pPr>
      <w:r>
        <w:tab/>
      </w:r>
      <w:r w:rsidRPr="00C903A4">
        <w:rPr>
          <w:i/>
        </w:rPr>
        <w:t xml:space="preserve">2.1 </w:t>
      </w:r>
      <w:r w:rsidR="00D36861" w:rsidRPr="00C903A4">
        <w:rPr>
          <w:i/>
        </w:rPr>
        <w:t>Migration</w:t>
      </w:r>
    </w:p>
    <w:p w:rsidR="009921E0" w:rsidRDefault="005376CA" w:rsidP="00CB0CD5">
      <w:pPr>
        <w:spacing w:line="480" w:lineRule="auto"/>
      </w:pPr>
      <w:r>
        <w:t>Bats are believed to have evolved from small, arboreal, nocturnal insectivores</w:t>
      </w:r>
      <w:r w:rsidR="009C2BF3">
        <w:t xml:space="preserve">. </w:t>
      </w:r>
      <w:r w:rsidR="00ED72FD">
        <w:t>Moreover</w:t>
      </w:r>
      <w:r w:rsidR="009C2BF3">
        <w:t xml:space="preserve">, </w:t>
      </w:r>
      <w:r w:rsidR="000574A3">
        <w:t xml:space="preserve">the act of </w:t>
      </w:r>
      <w:r w:rsidR="00437AAF">
        <w:t>a</w:t>
      </w:r>
      <w:r>
        <w:t>erial foraging</w:t>
      </w:r>
      <w:r w:rsidR="00ED72FD">
        <w:t xml:space="preserve"> </w:t>
      </w:r>
      <w:r>
        <w:t xml:space="preserve">could have co-evolved with increasing </w:t>
      </w:r>
      <w:r w:rsidR="00197D42">
        <w:t>heterogeneity</w:t>
      </w:r>
      <w:r>
        <w:t xml:space="preserve"> of slow-flying insects that can easily be captured </w:t>
      </w:r>
      <w:r>
        <w:fldChar w:fldCharType="begin"/>
      </w:r>
      <w:r w:rsidR="004B6CCB">
        <w:instrText xml:space="preserve"> ADDIN ZOTERO_ITEM CSL_CITATION {"citationID":"KWYZDvYh","properties":{"formattedCitation":"(Black 1974)","plainCitation":"(Black 1974)","noteIndex":0},"citationItems":[{"id":602,"uris":["http://zotero.org/users/local/FV0IC50g/items/Z2IQCPGQ"],"uri":["http://zotero.org/users/local/FV0IC50g/items/Z2IQCPGQ"],"itemData":{"id":602,"type":"article-journal","title":"A North Temperate Bat Community: Structure and Prey Populations","container-title":"Journal of Mammalogy","page":"138-157","volume":"55","issue":"1","source":"JSTOR","archive":"JSTOR","abstract":"[Food habits and food partitioning were investigated in a North Temperate insectivorous bat community. Analysis of fecal material showed a differential utilization of moths and beetles-the two groups of insects that generally contribute the greatest to diets of insectivorous bats. Based on several criteria, most bats could be classified as either moth or beetle strategists. Most species of bats were in the 5 to 10-gram weight class. The abundance of species in this weight class is hypothesized to be a reflection of the abundance of insects in the 6 to 10-millimeter length class. Various mechanisms for partitioning prey are discussed and a model of habitat partitioning is presented. Various parameters of the potential prey population were investigated. Moths appear to be the most abundant and predictable and, in terms of size, the most diversified nocturnal insect group. Coleoptera are second in diversity of size followed by Hymenoptera, Diptera, Homoptera, and Hemiptera. Insects in the 6 to 10-millimeter length class were the most abundant. At certain localities in the southwestern United States as many as 18 species of insectivorous bats may be captured with mist nets placed over water surfaces (Jones, 1965, 1966). All species known to occur in an area are rarely captured on a given night, but capture of 8 to 10 species is not unlikely. Diversity of species in the genus Myotis is especially high-4 to 7 species are often captured. A question which follows from these observations is: To what extent is coexistence of these bats related to partitioning of food resources? I began a study in March 1970, which sought answers to this question by an investigation of the food habits of the bats at one of these localities. Answers were sought also to the following questions: What is the nature of food partitioning, if it occurs? What is the structure of the bat community? What is the structure of the prey community?]","DOI":"10.2307/1379263","ISSN":"0022-2372","title-short":"A North Temperate Bat Community","author":[{"family":"Black","given":"Hal L."}],"issued":{"date-parts":[["1974"]]}}}],"schema":"https://github.com/citation-style-language/schema/raw/master/csl-citation.json"} </w:instrText>
      </w:r>
      <w:r>
        <w:fldChar w:fldCharType="separate"/>
      </w:r>
      <w:r>
        <w:rPr>
          <w:noProof/>
        </w:rPr>
        <w:t>(Black 1974)</w:t>
      </w:r>
      <w:r>
        <w:fldChar w:fldCharType="end"/>
      </w:r>
      <w:r>
        <w:t xml:space="preserve">. </w:t>
      </w:r>
      <w:r w:rsidR="00ED72FD">
        <w:t>At present</w:t>
      </w:r>
      <w:r>
        <w:t xml:space="preserve">, the structure of the North American bat community is seasonal but poorly understood, due to variation </w:t>
      </w:r>
      <w:r w:rsidR="00437AAF">
        <w:t xml:space="preserve">in </w:t>
      </w:r>
      <w:r w:rsidR="00197D42">
        <w:t>occurrence</w:t>
      </w:r>
      <w:r w:rsidR="00ED72FD">
        <w:t xml:space="preserve"> </w:t>
      </w:r>
      <w:r>
        <w:t xml:space="preserve">data </w:t>
      </w:r>
      <w:r w:rsidR="00437AAF">
        <w:t xml:space="preserve">that </w:t>
      </w:r>
      <w:r>
        <w:t xml:space="preserve">must be supplemented with </w:t>
      </w:r>
      <w:r w:rsidR="002C000B">
        <w:t xml:space="preserve">inherently biased </w:t>
      </w:r>
      <w:r>
        <w:t xml:space="preserve">museum records </w:t>
      </w:r>
      <w:r w:rsidR="00D36861">
        <w:fldChar w:fldCharType="begin"/>
      </w:r>
      <w:r w:rsidR="00D36861">
        <w:instrText xml:space="preserve"> ADDIN ZOTERO_ITEM CSL_CITATION {"citationID":"WPqnVueU","properties":{"formattedCitation":"(Cryan 2003)","plainCitation":"(Cryan 2003)","noteIndex":0},"citationItems":[{"id":488,"uris":["http://zotero.org/users/local/FV0IC50g/items/37UNV6I6"],"uri":["http://zotero.org/users/local/FV0IC50g/items/37UNV6I6"],"itemData":{"id":488,"type":"article-journal","title":"Seasonal Distribution of Migratory Tree Bats (Lasiurus and lasionycteris) in North America","container-title":"Journal of Mammalogy","page":"579-593","volume":"84","issue":"2","source":"JSTOR","archive":"JSTOR","abstract":"[Despite evidence of migration in North American tree bats (genera Lasiurus and Lasionycteris), details regarding seasonal movements in these widely distributed species are few. This study attempted to clarify patterns of seasonal distribution by mapping museum occurrence records by month. Monthly changes in the distribution of records indicate seasonal movements of tree bats. Northward migration during spring by Lasiurus cinereus appears to stem from wintering grounds in California and Mexico. During summer, male L. cinereus is mainly distributed in western North America, whereas females dominate samples from eastern regions. Lasiurus borealis winters in southeastern areas and expands its range into more northern regions during warmer months. Seasonal dispersal of Lasiurus blossevillii from California is apparently limited, and it is unclear if this group mixes with others to the south and east. Lasionycteris noctivagans also shows movement at the continental scale, although movements may differ between western and eastern groups. Museum records provide little evidence of major movement by any species between North and South America. Despite inherent biases, museum records are a viable means of investigating bat migration.]","ISSN":"0022-2372","author":[{"family":"Cryan","given":"Paul M."}],"issued":{"date-parts":[["2003"]]}}}],"schema":"https://github.com/citation-style-language/schema/raw/master/csl-citation.json"} </w:instrText>
      </w:r>
      <w:r w:rsidR="00D36861">
        <w:fldChar w:fldCharType="separate"/>
      </w:r>
      <w:r w:rsidR="00D36861">
        <w:rPr>
          <w:noProof/>
        </w:rPr>
        <w:t>(Cryan 2003)</w:t>
      </w:r>
      <w:r w:rsidR="00D36861">
        <w:fldChar w:fldCharType="end"/>
      </w:r>
      <w:r w:rsidR="00B14794">
        <w:t>. Cryan et al</w:t>
      </w:r>
      <w:r w:rsidR="009C2BF3">
        <w:t>.</w:t>
      </w:r>
      <w:r w:rsidR="00B14794">
        <w:t xml:space="preserve"> (2003) </w:t>
      </w:r>
      <w:r w:rsidR="000574A3">
        <w:t xml:space="preserve">report </w:t>
      </w:r>
      <w:r w:rsidR="00B14794">
        <w:t xml:space="preserve"> </w:t>
      </w:r>
      <w:r w:rsidR="00B14794">
        <w:lastRenderedPageBreak/>
        <w:t xml:space="preserve">that some tree bat species, </w:t>
      </w:r>
      <w:r w:rsidR="002C000B">
        <w:t>in particular</w:t>
      </w:r>
      <w:r w:rsidR="00B14794">
        <w:t xml:space="preserve"> the hoary bat (</w:t>
      </w:r>
      <w:r w:rsidR="00B14794" w:rsidRPr="00B14794">
        <w:rPr>
          <w:i/>
        </w:rPr>
        <w:t>Lasiurus cinerius</w:t>
      </w:r>
      <w:r w:rsidR="00B14794">
        <w:t>), western red bat (</w:t>
      </w:r>
      <w:r w:rsidR="00B14794" w:rsidRPr="00B14794">
        <w:rPr>
          <w:i/>
        </w:rPr>
        <w:t>Lasiurus blossevillii</w:t>
      </w:r>
      <w:r w:rsidR="00B14794">
        <w:t>), eastern red bat (</w:t>
      </w:r>
      <w:r w:rsidR="00B14794" w:rsidRPr="00B14794">
        <w:rPr>
          <w:i/>
        </w:rPr>
        <w:t>Lasurius borealis</w:t>
      </w:r>
      <w:r w:rsidR="00B14794">
        <w:t>), and silver-haired bats (</w:t>
      </w:r>
      <w:r w:rsidR="00B14794" w:rsidRPr="00B14794">
        <w:rPr>
          <w:i/>
        </w:rPr>
        <w:t>Lasionycteris noctivagans</w:t>
      </w:r>
      <w:r w:rsidR="00B14794">
        <w:t>) are thought to be highly migratory (moving at distances greater than &gt; 100km</w:t>
      </w:r>
      <w:r w:rsidR="009C2BF3">
        <w:t>)</w:t>
      </w:r>
      <w:r w:rsidR="00B14794">
        <w:t xml:space="preserve">. As such, it is vital to consider the functional ecology of cave and foliage roosting bats not as </w:t>
      </w:r>
      <w:r w:rsidR="00437AAF">
        <w:t>a static event, but one that interacts with shifting ecological diversity, trophic structures</w:t>
      </w:r>
      <w:r w:rsidR="00653506">
        <w:t xml:space="preserve"> </w:t>
      </w:r>
      <w:r w:rsidR="00437AAF">
        <w:t>and emerging viral infections</w:t>
      </w:r>
      <w:r w:rsidR="00B14794">
        <w:t xml:space="preserve"> </w:t>
      </w:r>
      <w:r w:rsidR="00D36861">
        <w:fldChar w:fldCharType="begin"/>
      </w:r>
      <w:r w:rsidR="00D36861">
        <w:instrText xml:space="preserve"> ADDIN ZOTERO_ITEM CSL_CITATION {"citationID":"asIdDRH9","properties":{"formattedCitation":"(Kunz and Fenton 2005)","plainCitation":"(Kunz and Fenton 2005)","noteIndex":0},"citationItems":[{"id":604,"uris":["http://zotero.org/users/local/FV0IC50g/items/HXKT2FQJ"],"uri":["http://zotero.org/users/local/FV0IC50g/items/HXKT2FQJ"],"itemData":{"id":604,"type":"book","title":"Bat Ecology","publisher":"University of Chicago Press","number-of-pages":"799","source":"Google Books","abstract":"In recent years researchers have discovered that bats play key roles in many ecosystems as insect predators, seed dispersers, and pollinators. Bats also display astonishing ecological and evolutionary diversity and serve as important models for studies of a wide variety of topics, including food webs, biogeography, and emerging diseases. In Bat Ecology, world-renowned bat scholars present an up-to-date, comprehensive, and authoritative review of this ongoing research.  The first part of the book covers the life history and behavioral ecology of bats, from migration to sperm competition and natural selection. The next section focuses on functional ecology, including ecomorphology, feeding, and physiology. In the third section, contributors explore macroecological issues such as the evolution of ecological diversity, range size, and infectious diseases (including rabies) in bats. A final chapter discusses conservation challenges facing these fascinating flying mammals.  Bat Ecology is the most comprehensive state-of-the-field collection for scientists and researchers.  Contributors: John D. Altringham, Robert M. R. Barclay, Tenley M. Conway, Elizabeth R. Dumont, Peggy Eby, Abigail C. Entwistle, Theodore H. Fleming, Patricia W. Freeman, Lawrence D. Harder, Gareth Jones, Linda F. Lumsden, Gary F. McCracken, Sharon L. Messenger, Bruce D. Patterson, Paul A. Racey, Jens Rydell, Charles E. Rupprecht, Nancy B. Simmons, Jean S. Smith, John R. Speakman, Richard D. Stevens, Elizabeth F. Stockwell, Sharon M. Swartz, Donald W. Thomas, Otto von Helversen, Gerald S. Wilkinson, Michael R. Willig, York Winter","ISBN":"978-0-226-46207-3","note":"Google-Books-ID: 3JsLGJlPZH0C","language":"en","author":[{"family":"Kunz","given":"Thomas H."},{"family":"Fenton","given":"M. Brock"}],"issued":{"date-parts":[["2005"]]}}}],"schema":"https://github.com/citation-style-language/schema/raw/master/csl-citation.json"} </w:instrText>
      </w:r>
      <w:r w:rsidR="00D36861">
        <w:fldChar w:fldCharType="separate"/>
      </w:r>
      <w:r w:rsidR="00D36861">
        <w:rPr>
          <w:noProof/>
        </w:rPr>
        <w:t>(Kunz and Fenton 2005)</w:t>
      </w:r>
      <w:r w:rsidR="00D36861">
        <w:fldChar w:fldCharType="end"/>
      </w:r>
      <w:r w:rsidR="00437AAF">
        <w:t xml:space="preserve">. Since bats spend over half of their lives subjected to conditions in their roost environment </w:t>
      </w:r>
      <w:r w:rsidR="00437AAF">
        <w:fldChar w:fldCharType="begin"/>
      </w:r>
      <w:r w:rsidR="00437AAF">
        <w:instrText xml:space="preserve"> ADDIN ZOTERO_ITEM CSL_CITATION {"citationID":"9tl1Nb0H","properties":{"formattedCitation":"(Kunz and Fenton 2005)","plainCitation":"(Kunz and Fenton 2005)","noteIndex":0},"citationItems":[{"id":604,"uris":["http://zotero.org/users/local/FV0IC50g/items/HXKT2FQJ"],"uri":["http://zotero.org/users/local/FV0IC50g/items/HXKT2FQJ"],"itemData":{"id":604,"type":"book","title":"Bat Ecology","publisher":"University of Chicago Press","number-of-pages":"799","source":"Google Books","abstract":"In recent years researchers have discovered that bats play key roles in many ecosystems as insect predators, seed dispersers, and pollinators. Bats also display astonishing ecological and evolutionary diversity and serve as important models for studies of a wide variety of topics, including food webs, biogeography, and emerging diseases. In Bat Ecology, world-renowned bat scholars present an up-to-date, comprehensive, and authoritative review of this ongoing research.  The first part of the book covers the life history and behavioral ecology of bats, from migration to sperm competition and natural selection. The next section focuses on functional ecology, including ecomorphology, feeding, and physiology. In the third section, contributors explore macroecological issues such as the evolution of ecological diversity, range size, and infectious diseases (including rabies) in bats. A final chapter discusses conservation challenges facing these fascinating flying mammals.  Bat Ecology is the most comprehensive state-of-the-field collection for scientists and researchers.  Contributors: John D. Altringham, Robert M. R. Barclay, Tenley M. Conway, Elizabeth R. Dumont, Peggy Eby, Abigail C. Entwistle, Theodore H. Fleming, Patricia W. Freeman, Lawrence D. Harder, Gareth Jones, Linda F. Lumsden, Gary F. McCracken, Sharon L. Messenger, Bruce D. Patterson, Paul A. Racey, Jens Rydell, Charles E. Rupprecht, Nancy B. Simmons, Jean S. Smith, John R. Speakman, Richard D. Stevens, Elizabeth F. Stockwell, Sharon M. Swartz, Donald W. Thomas, Otto von Helversen, Gerald S. Wilkinson, Michael R. Willig, York Winter","ISBN":"978-0-226-46207-3","note":"Google-Books-ID: 3JsLGJlPZH0C","language":"en","author":[{"family":"Kunz","given":"Thomas H."},{"family":"Fenton","given":"M. Brock"}],"issued":{"date-parts":[["2005"]]}}}],"schema":"https://github.com/citation-style-language/schema/raw/master/csl-citation.json"} </w:instrText>
      </w:r>
      <w:r w:rsidR="00437AAF">
        <w:fldChar w:fldCharType="separate"/>
      </w:r>
      <w:r w:rsidR="00437AAF">
        <w:rPr>
          <w:noProof/>
        </w:rPr>
        <w:t>(Kunz and Fenton 2005)</w:t>
      </w:r>
      <w:r w:rsidR="00437AAF">
        <w:fldChar w:fldCharType="end"/>
      </w:r>
      <w:r w:rsidR="00437AAF">
        <w:t>, it would be useful to consider how anthropogenic disturbances and human-assisted climate change</w:t>
      </w:r>
      <w:r w:rsidR="00400BD7">
        <w:t xml:space="preserve"> </w:t>
      </w:r>
      <w:r w:rsidR="00437AAF">
        <w:t>are affecting their migratory habits</w:t>
      </w:r>
      <w:r w:rsidR="000574A3">
        <w:t>.</w:t>
      </w:r>
    </w:p>
    <w:p w:rsidR="00653506" w:rsidRDefault="009921E0" w:rsidP="00CB0CD5">
      <w:pPr>
        <w:spacing w:line="480" w:lineRule="auto"/>
      </w:pPr>
      <w:r>
        <w:tab/>
      </w:r>
    </w:p>
    <w:p w:rsidR="009921E0" w:rsidRPr="00C903A4" w:rsidRDefault="00653506" w:rsidP="00CB0CD5">
      <w:pPr>
        <w:spacing w:line="480" w:lineRule="auto"/>
        <w:rPr>
          <w:i/>
        </w:rPr>
      </w:pPr>
      <w:r>
        <w:rPr>
          <w:i/>
        </w:rPr>
        <w:tab/>
      </w:r>
      <w:r w:rsidR="009921E0" w:rsidRPr="00C903A4">
        <w:rPr>
          <w:i/>
        </w:rPr>
        <w:t>2.2 Changing landscapes</w:t>
      </w:r>
      <w:r w:rsidR="00826F3D" w:rsidRPr="00C903A4">
        <w:rPr>
          <w:i/>
        </w:rPr>
        <w:t xml:space="preserve"> and Distribution</w:t>
      </w:r>
    </w:p>
    <w:p w:rsidR="00D8059A" w:rsidRDefault="00D17FB2" w:rsidP="00CB0CD5">
      <w:pPr>
        <w:spacing w:line="480" w:lineRule="auto"/>
      </w:pPr>
      <w:r>
        <w:t>There is increasing evidence that shifting vegetation in semi-arid landscapes has</w:t>
      </w:r>
      <w:r w:rsidR="00197D42">
        <w:t xml:space="preserve"> varied historically due to the encroachment of woody vegetation into grasslands and savannas</w:t>
      </w:r>
      <w:r>
        <w:t xml:space="preserve"> </w:t>
      </w:r>
      <w:r w:rsidR="00D8059A">
        <w:fldChar w:fldCharType="begin"/>
      </w:r>
      <w:r w:rsidR="004B6CCB">
        <w:instrText xml:space="preserve"> ADDIN ZOTERO_ITEM CSL_CITATION {"citationID":"IEIn6adI","properties":{"formattedCitation":"(Archer et al. 1995)","plainCitation":"(Archer et al. 1995)","noteIndex":0},"citationItems":[{"id":485,"uris":["http://zotero.org/users/local/FV0IC50g/items/ACRL7F3B"],"uri":["http://zotero.org/users/local/FV0IC50g/items/ACRL7F3B"],"itemData":{"id":485,"type":"article-journal","title":"Mechanisms of shrubland expansion: land use, climate or CO2?","container-title":"Climatic Change","page":"91-99","volume":"29","issue":"1","source":"Crossref","abstract":"Encroachment of trees and shrubs into grasslands and the 'thicketization' of savannas has occurred worldwide over the past century. These changes in vegetation structure are potentially relevant to climatic change as they may be indicative of historical shifts in climate and as they may influence biophysical aspects of land surface-atmosphere interactions and alter carbon and nitrogen cycles. Traditional explanations offered to account for the historic displacement of grasses by woody plants in many arid and semi-arid ecosystems have centered around changes in climatic, livestock grazing and fire regimes. More recently, it has been suggested that the increase in atmospheric CO2 since the industrial revolution has been the driving force. In this paper we evaluate the CO2 enrichment hypotheses and argue that historic, positive correlations between woody plant expansion and atmospheric CO2 are not cause and effect.","DOI":"10.1007/BF01091640","ISSN":"0165-0009, 1573-1480","title-short":"Mechanisms of shrubland expansion","language":"en","author":[{"family":"Archer","given":"Steve"},{"family":"Schimel","given":"David S."},{"family":"Holland","given":"Elisabeth A."}],"issued":{"date-parts":[["1995",1]]}}}],"schema":"https://github.com/citation-style-language/schema/raw/master/csl-citation.json"} </w:instrText>
      </w:r>
      <w:r w:rsidR="00D8059A">
        <w:fldChar w:fldCharType="separate"/>
      </w:r>
      <w:r w:rsidR="00D8059A">
        <w:rPr>
          <w:noProof/>
        </w:rPr>
        <w:t>(Archer et al. 1995)</w:t>
      </w:r>
      <w:r w:rsidR="00D8059A">
        <w:fldChar w:fldCharType="end"/>
      </w:r>
      <w:r w:rsidR="0033578B">
        <w:t>.</w:t>
      </w:r>
      <w:r w:rsidR="00D8059A">
        <w:t xml:space="preserve"> </w:t>
      </w:r>
      <w:r w:rsidR="00E87A13">
        <w:t>Landscape data over the past 26 years</w:t>
      </w:r>
      <w:r w:rsidR="00B62FAE">
        <w:t xml:space="preserve"> suggests</w:t>
      </w:r>
      <w:r w:rsidR="0033578B">
        <w:t xml:space="preserve"> that the mechanism of woody encroachment </w:t>
      </w:r>
      <w:r w:rsidR="00B62FAE">
        <w:t>is not encroachment at all, but the result of</w:t>
      </w:r>
      <w:r w:rsidR="0033578B">
        <w:t xml:space="preserve"> a positive feedback loop </w:t>
      </w:r>
      <w:r w:rsidR="00653506">
        <w:t xml:space="preserve">of replicating </w:t>
      </w:r>
      <w:r w:rsidR="0033578B">
        <w:t xml:space="preserve">clonal stems </w:t>
      </w:r>
      <w:r w:rsidR="00B62FAE">
        <w:t>that has led to a 16</w:t>
      </w:r>
      <w:r w:rsidR="000574A3">
        <w:t>-</w:t>
      </w:r>
      <w:r w:rsidR="00B62FAE">
        <w:t xml:space="preserve">fold increase in shrub species </w:t>
      </w:r>
      <w:r w:rsidR="00EF06A5">
        <w:fldChar w:fldCharType="begin"/>
      </w:r>
      <w:r w:rsidR="00EF06A5">
        <w:instrText xml:space="preserve"> ADDIN ZOTERO_ITEM CSL_CITATION {"citationID":"s45ESEOb","properties":{"formattedCitation":"(Ratajczak et al. 2011)","plainCitation":"(Ratajczak et al. 2011)","noteIndex":0},"citationItems":[{"id":613,"uris":["http://zotero.org/users/local/FV0IC50g/items/P3QI33ST"],"uri":["http://zotero.org/users/local/FV0IC50g/items/P3QI33ST"],"itemData":{"id":613,"type":"article-journal","title":"Positive feedbacks amplify rates of woody encroachment in mesic tallgrass prairie","container-title":"Ecosphere","page":"art121","volume":"2","issue":"11","source":"DOI.org (Crossref)","abstract":"Over the last century, many grasslands worldwide have transitioned from a graminoid to a tree/shrub-dominated state in a short period of time, a phenomenon referred to as woody encroachment. Positive feedbacks and bi-stability are thought to be important drivers of woody encroachment, but there is little empirical evidence to suggest that positive feedbacks accelerate the woody encroachment of mesic grasslands. In mesic tallgrass prairie, shrub establishment does not directly facilitate seedling establishment. Yet, shrub establishment may facilitate the clonal spread of existing shrubs into nearby patches, because clonal reproduction might circumvent barriers that typically limit woody seedlings. Our results show that when Cornus drummondii (the predominate encroacher of mesic tallgrass prairie) extends rhizomatous stems into open grasslands, these stems use the same deep soil water sources as mature stems—thereby avoiding competition with grasses and gaining access to a reliable water source. In addition, herbaceous fuel concentrations are lower at the shrub/grass interface than in open grasslands, reducing the potential impacts of subsequent grassland fires. We propose that the release from resource and fire limitation results in a positive feedback loop as clonal stems are able to extend into surrounding patches, circumvent demographic barriers, mature, and spread by developing their own clonal stems. Long-term data on site (26 years) corroborates this interpretation: the size of deep-rooted clonal shrub species has increased 16-fold and their cover has increased from 0 to 27%, whereas the cover of shallowrooted species (both clonal and non-clonal) has only increased marginally. Together, these results suggest that (1) positive feedbacks can facilitate mesic woody encroachment and (2) bi-stability exists in mesic tallgrass prairie.","DOI":"10.1890/ES11-00212.1","ISSN":"2150-8925","language":"en","author":[{"family":"Ratajczak","given":"Zak"},{"family":"Nippert","given":"Jesse B."},{"family":"Hartman","given":"Jeffrey C."},{"family":"Ocheltree","given":"Troy W."}],"issued":{"date-parts":[["2011",11]]}}}],"schema":"https://github.com/citation-style-language/schema/raw/master/csl-citation.json"} </w:instrText>
      </w:r>
      <w:r w:rsidR="00EF06A5">
        <w:fldChar w:fldCharType="separate"/>
      </w:r>
      <w:r w:rsidR="00EF06A5">
        <w:rPr>
          <w:noProof/>
        </w:rPr>
        <w:t>(Ratajczak et al. 2011)</w:t>
      </w:r>
      <w:r w:rsidR="00EF06A5">
        <w:fldChar w:fldCharType="end"/>
      </w:r>
      <w:r w:rsidR="00B62FAE">
        <w:t xml:space="preserve">. Taken together, </w:t>
      </w:r>
      <w:r w:rsidR="00E87A13">
        <w:t xml:space="preserve">this indicates that </w:t>
      </w:r>
      <w:r w:rsidR="00B62FAE">
        <w:t xml:space="preserve">future </w:t>
      </w:r>
      <w:r w:rsidR="000574A3">
        <w:t xml:space="preserve">conservation </w:t>
      </w:r>
      <w:r w:rsidR="00B62FAE">
        <w:t xml:space="preserve">work needs to identify how </w:t>
      </w:r>
      <w:r w:rsidR="000574A3">
        <w:t xml:space="preserve">bat </w:t>
      </w:r>
      <w:r w:rsidR="00B62FAE">
        <w:t xml:space="preserve">reproductive rates may potentially be influenced by </w:t>
      </w:r>
      <w:r w:rsidR="005738DD">
        <w:t>shifting landscape mosaics</w:t>
      </w:r>
      <w:r w:rsidR="00665AE7">
        <w:t xml:space="preserve">, as </w:t>
      </w:r>
      <w:r w:rsidR="000574A3">
        <w:t xml:space="preserve">most </w:t>
      </w:r>
      <w:r w:rsidR="00665AE7">
        <w:t>migratory tree bats rely on these shrubs for roosting</w:t>
      </w:r>
      <w:r w:rsidR="00B62FAE">
        <w:t xml:space="preserve">. </w:t>
      </w:r>
      <w:r w:rsidR="000574A3">
        <w:t xml:space="preserve">Although </w:t>
      </w:r>
      <w:r w:rsidR="00665AE7">
        <w:t xml:space="preserve">incomplete data </w:t>
      </w:r>
      <w:r w:rsidR="005738DD">
        <w:t>on</w:t>
      </w:r>
      <w:r w:rsidR="00665AE7">
        <w:t xml:space="preserve"> bat migration is nothing new </w:t>
      </w:r>
      <w:r w:rsidR="00826F3D">
        <w:fldChar w:fldCharType="begin"/>
      </w:r>
      <w:r w:rsidR="00826F3D">
        <w:instrText xml:space="preserve"> ADDIN ZOTERO_ITEM CSL_CITATION {"citationID":"wuB0MtyH","properties":{"formattedCitation":"(Vaughan and Krutzsch 1954)","plainCitation":"(Vaughan and Krutzsch 1954)","noteIndex":0},"citationItems":[{"id":597,"uris":["http://zotero.org/users/local/FV0IC50g/items/8CU5HXLL"],"uri":["http://zotero.org/users/local/FV0IC50g/items/8CU5HXLL"],"itemData":{"id":597,"type":"article-journal","title":"Seasonal Distribution of the Hoary Bat in Southern California","container-title":"Journal of Mammalogy","page":"431-432","volume":"35","issue":"3","source":"JSTOR","archive":"JSTOR","DOI":"10.2307/1375977","ISSN":"0022-2372","author":[{"family":"Vaughan","given":"Terry A."},{"family":"Krutzsch","given":"Philip H."}],"issued":{"date-parts":[["1954"]]}}}],"schema":"https://github.com/citation-style-language/schema/raw/master/csl-citation.json"} </w:instrText>
      </w:r>
      <w:r w:rsidR="00826F3D">
        <w:fldChar w:fldCharType="separate"/>
      </w:r>
      <w:r w:rsidR="00826F3D">
        <w:rPr>
          <w:noProof/>
        </w:rPr>
        <w:t>(Vaughan and Krutzsch 1954)</w:t>
      </w:r>
      <w:r w:rsidR="00826F3D">
        <w:fldChar w:fldCharType="end"/>
      </w:r>
      <w:r w:rsidR="000574A3">
        <w:t xml:space="preserve">, </w:t>
      </w:r>
      <w:r w:rsidR="00653506">
        <w:t xml:space="preserve">expanding edges in landscapes might provide important clues into </w:t>
      </w:r>
      <w:r w:rsidR="00E87A13">
        <w:t xml:space="preserve">how </w:t>
      </w:r>
      <w:r w:rsidR="00653506">
        <w:t xml:space="preserve">the genetic diversity of </w:t>
      </w:r>
      <w:r w:rsidR="00A63EC2">
        <w:t>the local biota</w:t>
      </w:r>
      <w:r w:rsidR="00653506">
        <w:t xml:space="preserve"> </w:t>
      </w:r>
      <w:r w:rsidR="00E87A13">
        <w:t xml:space="preserve">in these environments </w:t>
      </w:r>
      <w:r w:rsidR="00653506">
        <w:t xml:space="preserve">can sustain migratory bats </w:t>
      </w:r>
      <w:r w:rsidR="00826F3D">
        <w:fldChar w:fldCharType="begin"/>
      </w:r>
      <w:r w:rsidR="004B6CCB">
        <w:instrText xml:space="preserve"> ADDIN ZOTERO_ITEM CSL_CITATION {"citationID":"fzNrOwQn","properties":{"formattedCitation":"(Hampe and Petit 2005)","plainCitation":"(Hampe and Petit 2005)","noteIndex":0},"citationItems":[{"id":315,"uris":["http://zotero.org/users/local/FV0IC50g/items/7CIKWBG9"],"uri":["http://zotero.org/users/local/FV0IC50g/items/7CIKWBG9"],"itemData":{"id":315,"type":"article-journal","title":"Conserving biodiversity under climate change: the rear edge matters","container-title":"Ecology Letters","page":"461-467","volume":"8","issue":"5","source":"Wiley Online Library","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DOI":"10.1111/j.1461-0248.2005.00739.x","ISSN":"1461-0248","title-short":"Conserving biodiversity under climate change","language":"en","author":[{"family":"Hampe","given":"Arndt"},{"family":"Petit","given":"Rémy J."}],"issued":{"date-parts":[["2005"]]}}}],"schema":"https://github.com/citation-style-language/schema/raw/master/csl-citation.json"} </w:instrText>
      </w:r>
      <w:r w:rsidR="00826F3D">
        <w:fldChar w:fldCharType="separate"/>
      </w:r>
      <w:r w:rsidR="00826F3D">
        <w:rPr>
          <w:noProof/>
        </w:rPr>
        <w:t>(Hampe and Petit 2005)</w:t>
      </w:r>
      <w:r w:rsidR="00826F3D">
        <w:fldChar w:fldCharType="end"/>
      </w:r>
      <w:r w:rsidR="00653506">
        <w:t xml:space="preserve">. </w:t>
      </w:r>
      <w:r w:rsidR="00E87A13">
        <w:t>Therefore, a more</w:t>
      </w:r>
      <w:r w:rsidR="000574A3">
        <w:t xml:space="preserve"> complete </w:t>
      </w:r>
      <w:r w:rsidR="00653506">
        <w:t>process-based model</w:t>
      </w:r>
      <w:r w:rsidR="00973186">
        <w:t xml:space="preserve"> is needed</w:t>
      </w:r>
      <w:r w:rsidR="00653506">
        <w:t xml:space="preserve"> </w:t>
      </w:r>
      <w:r w:rsidR="00E87A13">
        <w:t xml:space="preserve">that </w:t>
      </w:r>
      <w:r w:rsidR="000574A3">
        <w:t>ca</w:t>
      </w:r>
      <w:r w:rsidR="00786D84">
        <w:t>n more accurately track changes in bat migration.</w:t>
      </w:r>
    </w:p>
    <w:p w:rsidR="002C6681" w:rsidRPr="00CF131C" w:rsidRDefault="009921E0" w:rsidP="00CB0CD5">
      <w:pPr>
        <w:spacing w:line="480" w:lineRule="auto"/>
      </w:pPr>
      <w:r>
        <w:lastRenderedPageBreak/>
        <w:tab/>
      </w:r>
      <w:r w:rsidRPr="00C903A4">
        <w:rPr>
          <w:i/>
        </w:rPr>
        <w:t>2.</w:t>
      </w:r>
      <w:r w:rsidR="00826F3D" w:rsidRPr="00C903A4">
        <w:rPr>
          <w:i/>
        </w:rPr>
        <w:t>3</w:t>
      </w:r>
      <w:r w:rsidRPr="00C903A4">
        <w:rPr>
          <w:i/>
        </w:rPr>
        <w:t xml:space="preserve"> </w:t>
      </w:r>
      <w:r w:rsidR="00653506">
        <w:rPr>
          <w:i/>
        </w:rPr>
        <w:t xml:space="preserve">Dispersal, </w:t>
      </w:r>
      <w:r w:rsidRPr="00C903A4">
        <w:rPr>
          <w:i/>
        </w:rPr>
        <w:t>Range Shifts and Climate change</w:t>
      </w:r>
      <w:r w:rsidR="00826F3D" w:rsidRPr="00C903A4">
        <w:rPr>
          <w:i/>
        </w:rPr>
        <w:t xml:space="preserve"> </w:t>
      </w:r>
      <w:r w:rsidR="002C6681">
        <w:rPr>
          <w:i/>
        </w:rPr>
        <w:br/>
      </w:r>
      <w:r w:rsidR="00B72681">
        <w:t xml:space="preserve">Recent studies have shown a link between </w:t>
      </w:r>
      <w:r w:rsidR="00197D42">
        <w:t>latitudinal</w:t>
      </w:r>
      <w:r w:rsidR="001A6600">
        <w:t xml:space="preserve"> and </w:t>
      </w:r>
      <w:r w:rsidR="00B72681">
        <w:t>northward elevation shifts</w:t>
      </w:r>
      <w:r w:rsidR="003D2B3C">
        <w:t xml:space="preserve"> </w:t>
      </w:r>
      <w:r w:rsidR="00C63A9B">
        <w:t xml:space="preserve">of terrestrial species </w:t>
      </w:r>
      <w:r w:rsidR="003D2B3C">
        <w:t>(</w:t>
      </w:r>
      <w:r w:rsidR="001A6600">
        <w:t xml:space="preserve">16.9km and </w:t>
      </w:r>
      <w:r w:rsidR="003D2B3C">
        <w:t>11.0 m per decade</w:t>
      </w:r>
      <w:r w:rsidR="001A6600">
        <w:t>, respectively</w:t>
      </w:r>
      <w:r w:rsidR="003D2B3C">
        <w:t xml:space="preserve">) </w:t>
      </w:r>
      <w:r w:rsidR="000574A3">
        <w:t xml:space="preserve">due to </w:t>
      </w:r>
      <w:r w:rsidR="003D2B3C">
        <w:t>an ever</w:t>
      </w:r>
      <w:r w:rsidR="00B72681">
        <w:t xml:space="preserve"> warming climate</w:t>
      </w:r>
      <w:r w:rsidR="00C63A9B">
        <w:t xml:space="preserve"> </w:t>
      </w:r>
      <w:r w:rsidR="00C63A9B">
        <w:fldChar w:fldCharType="begin"/>
      </w:r>
      <w:r w:rsidR="00C63A9B">
        <w:instrText xml:space="preserve"> ADDIN ZOTERO_ITEM CSL_CITATION {"citationID":"vZI3PnO6","properties":{"formattedCitation":"(Chen et al. 2011)","plainCitation":"(Chen et al. 2011)","noteIndex":0},"citationItems":[{"id":416,"uris":["http://zotero.org/users/local/FV0IC50g/items/KVX9UD2U"],"uri":["http://zotero.org/users/local/FV0IC50g/items/KVX9UD2U"],"itemData":{"id":416,"type":"article-journal","title":"Rapid Range Shifts of Species Associated with High Levels of Climate Warming","container-title":"Science","page":"1024-1026","volume":"333","issue":"6045","source":"JSTOR","archive":"JSTOR","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ISSN":"0036-8075","author":[{"family":"Chen","given":"I-Ching"},{"family":"Hill","given":"Jane K."},{"family":"Ohlemüller","given":"Ralf"},{"family":"Roy","given":"David B."},{"family":"Thomas","given":"Chris D."}],"issued":{"date-parts":[["2011"]]}}}],"schema":"https://github.com/citation-style-language/schema/raw/master/csl-citation.json"} </w:instrText>
      </w:r>
      <w:r w:rsidR="00C63A9B">
        <w:fldChar w:fldCharType="separate"/>
      </w:r>
      <w:r w:rsidR="00C63A9B">
        <w:rPr>
          <w:noProof/>
        </w:rPr>
        <w:t>(Chen et al. 2011)</w:t>
      </w:r>
      <w:r w:rsidR="00C63A9B">
        <w:fldChar w:fldCharType="end"/>
      </w:r>
      <w:r w:rsidR="00FC389B">
        <w:t>.  H</w:t>
      </w:r>
      <w:r w:rsidR="00B72681">
        <w:t xml:space="preserve">owever, </w:t>
      </w:r>
      <w:r w:rsidR="00C63A9B">
        <w:t>dispersal patterns are</w:t>
      </w:r>
      <w:r w:rsidR="00B72681">
        <w:t xml:space="preserve"> still species</w:t>
      </w:r>
      <w:r w:rsidR="00C63A9B">
        <w:t>-</w:t>
      </w:r>
      <w:r w:rsidR="00B72681">
        <w:t>depend</w:t>
      </w:r>
      <w:r w:rsidR="003D2B3C">
        <w:t>e</w:t>
      </w:r>
      <w:r w:rsidR="00B72681">
        <w:t>nt</w:t>
      </w:r>
      <w:r w:rsidR="00E87A13">
        <w:t>.  A</w:t>
      </w:r>
      <w:r w:rsidR="00526B1A">
        <w:t>s such, a</w:t>
      </w:r>
      <w:r w:rsidR="00C63A9B">
        <w:t xml:space="preserve"> fuller account of species distribution relies on other trait proxies such as internal processes and external drivers </w:t>
      </w:r>
      <w:r w:rsidR="00FC389B">
        <w:t xml:space="preserve">at a local scale </w:t>
      </w:r>
      <w:r w:rsidR="00C63A9B">
        <w:fldChar w:fldCharType="begin"/>
      </w:r>
      <w:r w:rsidR="004B6CCB">
        <w:instrText xml:space="preserve"> ADDIN ZOTERO_ITEM CSL_CITATION {"citationID":"gMLfc1Vc","properties":{"formattedCitation":"(Chen et al. 2011)","plainCitation":"(Chen et al. 2011)","noteIndex":0},"citationItems":[{"id":416,"uris":["http://zotero.org/users/local/FV0IC50g/items/KVX9UD2U"],"uri":["http://zotero.org/users/local/FV0IC50g/items/KVX9UD2U"],"itemData":{"id":416,"type":"article-journal","title":"Rapid Range Shifts of Species Associated with High Levels of Climate Warming","container-title":"Science","page":"1024-1026","volume":"333","issue":"6045","source":"JSTOR","archive":"JSTOR","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ISSN":"0036-8075","author":[{"family":"Chen","given":"I-Ching"},{"family":"Hill","given":"Jane K."},{"family":"Ohlemüller","given":"Ralf"},{"family":"Roy","given":"David B."},{"family":"Thomas","given":"Chris D."}],"issued":{"date-parts":[["2011"]]}}}],"schema":"https://github.com/citation-style-language/schema/raw/master/csl-citation.json"} </w:instrText>
      </w:r>
      <w:r w:rsidR="00C63A9B">
        <w:fldChar w:fldCharType="separate"/>
      </w:r>
      <w:r w:rsidR="00C63A9B">
        <w:rPr>
          <w:noProof/>
        </w:rPr>
        <w:t>(Chen et al. 2011)</w:t>
      </w:r>
      <w:r w:rsidR="00C63A9B">
        <w:fldChar w:fldCharType="end"/>
      </w:r>
      <w:r w:rsidR="00C63A9B">
        <w:t xml:space="preserve">. </w:t>
      </w:r>
      <w:r w:rsidR="00A56B7D">
        <w:t xml:space="preserve">While </w:t>
      </w:r>
      <w:r w:rsidR="003D2B3C">
        <w:t xml:space="preserve">evolutionary theory predicts </w:t>
      </w:r>
      <w:r w:rsidR="00484E68">
        <w:t>increases in dispersal at expanding range margins</w:t>
      </w:r>
      <w:r w:rsidR="003D2B3C">
        <w:t xml:space="preserve">, it is important </w:t>
      </w:r>
      <w:r w:rsidR="00526B1A">
        <w:t xml:space="preserve">to </w:t>
      </w:r>
      <w:r w:rsidR="00360048">
        <w:t>consider the complex responses surrounding</w:t>
      </w:r>
      <w:r w:rsidR="003D2B3C">
        <w:t xml:space="preserve"> dispersal </w:t>
      </w:r>
      <w:r w:rsidR="00360048">
        <w:t>and</w:t>
      </w:r>
      <w:r w:rsidR="003D2B3C">
        <w:t xml:space="preserve"> changing climate</w:t>
      </w:r>
      <w:r w:rsidR="00826F3D">
        <w:t xml:space="preserve"> </w:t>
      </w:r>
      <w:r w:rsidR="00826F3D">
        <w:fldChar w:fldCharType="begin"/>
      </w:r>
      <w:r w:rsidR="00826F3D">
        <w:instrText xml:space="preserve"> ADDIN ZOTERO_ITEM CSL_CITATION {"citationID":"4hUljUPn","properties":{"formattedCitation":"(Travis et al. 2013)","plainCitation":"(Travis et al. 2013)","noteIndex":0},"citationItems":[{"id":504,"uris":["http://zotero.org/users/local/FV0IC50g/items/EUYLZSTS"],"uri":["http://zotero.org/users/local/FV0IC50g/items/EUYLZSTS"],"itemData":{"id":504,"type":"article-journal","title":"Dispersal and species’ responses to climate change","container-title":"Oikos","page":"1532-1540","volume":"122","issue":"11","source":"Wiley Online Library","abstract":"Dispersal is fundamental in determining biodiversity responses to rapid climate change, but recently acquired ecological and evolutionary knowledge is seldom accounted for in either predictive methods or conservation planning. We emphasise the accumulating evidence for direct and indirect impacts of climate change on dispersal. Additionally, evolutionary theory predicts increases in dispersal at expanding range margins, and this has been observed in a number of species. This multitude of ecological and evolutionary processes is likely to lead to complex responses of dispersal to climate change. As a result, improvement of models of species’ range changes will require greater realism in the representation of dispersal. Placing dispersal at the heart of our thinking will facilitate development of conservation strategies that are resilient to climate change, including landscape management and assisted colonisation. Synthesis This article seeks synthesis across the fields of dispersal ecology and evolution, species distribution modelling and conservation biology. Increasing effort focuses on understanding how dispersal influences species' responses to climate change. Importantly, though perhaps not broadly widely-recognised, species' dispersal characteristics are themselves likely to alter during rapid climate change. We compile evidence for direct and indirect influences that climate change may have on dispersal, some ecological and others evolutionary. We emphasise the need for predictive modelling to account for this dispersal realism and highlight the need for conservation to make better use of our existing knowledge related to dispersal.","DOI":"10.1111/j.1600-0706.2013.00399.x","ISSN":"1600-0706","language":"en","author":[{"family":"Travis","given":"Justin M. J."},{"family":"Delgado","given":"Maria"},{"family":"Bocedi","given":"Greta"},{"family":"Baguette","given":"Michel"},{"family":"Bartoń","given":"Kamil"},{"family":"Bonte","given":"Dries"},{"family":"Boulangeat","given":"Isabelle"},{"family":"Hodgson","given":"Jenny A."},{"family":"Kubisch","given":"Alexander"},{"family":"Penteriani","given":"Vincenzo"},{"family":"Saastamoinen","given":"Marjo"},{"family":"Stevens","given":"Virginie M."},{"family":"Bullock","given":"James M."}],"issued":{"date-parts":[["2013"]]}}}],"schema":"https://github.com/citation-style-language/schema/raw/master/csl-citation.json"} </w:instrText>
      </w:r>
      <w:r w:rsidR="00826F3D">
        <w:fldChar w:fldCharType="separate"/>
      </w:r>
      <w:r w:rsidR="00826F3D">
        <w:rPr>
          <w:noProof/>
        </w:rPr>
        <w:t>(Travis et al. 2013)</w:t>
      </w:r>
      <w:r w:rsidR="00826F3D">
        <w:fldChar w:fldCharType="end"/>
      </w:r>
      <w:r w:rsidR="003D2B3C">
        <w:t xml:space="preserve">. </w:t>
      </w:r>
      <w:r w:rsidR="00FC389B">
        <w:t xml:space="preserve"> </w:t>
      </w:r>
      <w:r w:rsidR="003D2B3C">
        <w:t>One case study of the Brazilian free-tailed bat (</w:t>
      </w:r>
      <w:r w:rsidR="003D2B3C" w:rsidRPr="00A34221">
        <w:rPr>
          <w:i/>
        </w:rPr>
        <w:t>Tadarida brasiliensis</w:t>
      </w:r>
      <w:r w:rsidR="003D2B3C">
        <w:t xml:space="preserve">) </w:t>
      </w:r>
      <w:r w:rsidR="00A56B7D">
        <w:t>finds that the majority are</w:t>
      </w:r>
      <w:r w:rsidR="003D2B3C">
        <w:t xml:space="preserve"> now established in year-round colonies </w:t>
      </w:r>
      <w:r w:rsidR="00FC389B">
        <w:t>that were</w:t>
      </w:r>
      <w:r w:rsidR="003D2B3C">
        <w:t xml:space="preserve"> previously thought </w:t>
      </w:r>
      <w:r w:rsidR="00FC389B">
        <w:t xml:space="preserve">to be </w:t>
      </w:r>
      <w:r w:rsidR="003D2B3C">
        <w:t xml:space="preserve">outside </w:t>
      </w:r>
      <w:r w:rsidR="00C63A9B">
        <w:t xml:space="preserve">of </w:t>
      </w:r>
      <w:r w:rsidR="003D2B3C">
        <w:t>their range limits--in other words</w:t>
      </w:r>
      <w:r w:rsidR="00A63EC2">
        <w:t xml:space="preserve">, they are roosting in areas that have </w:t>
      </w:r>
      <w:r w:rsidR="00A56B7D">
        <w:t>been historically</w:t>
      </w:r>
      <w:r w:rsidR="00A34221">
        <w:t xml:space="preserve"> </w:t>
      </w:r>
      <w:r w:rsidR="00A63EC2">
        <w:t>cooler</w:t>
      </w:r>
      <w:r w:rsidR="003D2B3C">
        <w:t xml:space="preserve"> </w:t>
      </w:r>
      <w:r w:rsidR="00826F3D">
        <w:fldChar w:fldCharType="begin"/>
      </w:r>
      <w:r w:rsidR="00826F3D">
        <w:instrText xml:space="preserve"> ADDIN ZOTERO_ITEM CSL_CITATION {"citationID":"pt3pNNqJ","properties":{"formattedCitation":"(McCracken et al. 2018)","plainCitation":"(McCracken et al. 2018)","noteIndex":0},"citationItems":[{"id":496,"uris":["http://zotero.org/users/local/FV0IC50g/items/M587WFCI"],"uri":["http://zotero.org/users/local/FV0IC50g/items/M587WFCI"],"itemData":{"id":496,"type":"article-journal","title":"Rapid range expansion of the Brazilian free-tailed bat in the southeastern United States, 2008–2016","container-title":"Journal of Mammalogy","page":"312-320","volume":"99","issue":"2","source":"Crossref","DOI":"10.1093/jmammal/gyx188","ISSN":"0022-2372, 1545-1542","language":"en","author":[{"family":"McCracken","given":"Gary F"},{"family":"Bernard","given":"Riley F"},{"family":"Gamba-Rios","given":"Melquisidec"},{"family":"Wolfe","given":"Randy"},{"family":"Krauel","given":"Jennifer J"},{"family":"Jones","given":"Devin N"},{"family":"Russell","given":"Amy L"},{"family":"Brown","given":"Veronica A"}],"issued":{"date-parts":[["2018",4,3]]}}}],"schema":"https://github.com/citation-style-language/schema/raw/master/csl-citation.json"} </w:instrText>
      </w:r>
      <w:r w:rsidR="00826F3D">
        <w:fldChar w:fldCharType="separate"/>
      </w:r>
      <w:r w:rsidR="00826F3D">
        <w:rPr>
          <w:noProof/>
        </w:rPr>
        <w:t>(McCracken et al. 2018)</w:t>
      </w:r>
      <w:r w:rsidR="00826F3D">
        <w:fldChar w:fldCharType="end"/>
      </w:r>
      <w:r w:rsidR="00A63EC2">
        <w:t xml:space="preserve">. </w:t>
      </w:r>
      <w:r w:rsidR="00360048">
        <w:t>These</w:t>
      </w:r>
      <w:bookmarkStart w:id="0" w:name="_GoBack"/>
      <w:bookmarkEnd w:id="0"/>
      <w:r w:rsidR="00A63EC2">
        <w:t xml:space="preserve"> geographic distributions are most certainly </w:t>
      </w:r>
      <w:r w:rsidR="00A56B7D">
        <w:t>driven by</w:t>
      </w:r>
      <w:r w:rsidR="00A63EC2">
        <w:t xml:space="preserve"> global climate change. </w:t>
      </w:r>
      <w:r w:rsidR="004B6CCB">
        <w:t>In addition, s</w:t>
      </w:r>
      <w:r w:rsidR="00A63EC2">
        <w:t xml:space="preserve">everal "high confidence" studies </w:t>
      </w:r>
      <w:r w:rsidR="00A56B7D">
        <w:t>predict</w:t>
      </w:r>
      <w:r w:rsidR="00A63EC2">
        <w:t xml:space="preserve"> that climate change is strongly impacting living systems</w:t>
      </w:r>
      <w:r w:rsidR="004B6CCB">
        <w:t xml:space="preserve"> </w:t>
      </w:r>
      <w:r w:rsidR="004B6CCB">
        <w:fldChar w:fldCharType="begin"/>
      </w:r>
      <w:r w:rsidR="004B6CCB">
        <w:instrText xml:space="preserve"> ADDIN ZOTERO_ITEM CSL_CITATION {"citationID":"TnklHQ8E","properties":{"formattedCitation":"(Parmesan and Yohe 2003; Loarie et al. 2008)","plainCitation":"(Parmesan and Yohe 2003; Loarie et al. 2008)","noteIndex":0},"citationItems":[{"id":418,"uris":["http://zotero.org/users/local/FV0IC50g/items/2IP2I5IU"],"uri":["http://zotero.org/users/local/FV0IC50g/items/2IP2I5IU"],"itemData":{"id":418,"type":"article-journal","title":"A globally coherent fingerprint of climate change impacts across natural systems","container-title":"Nature","page":"37","volume":"421","issue":"6918","source":"EBSCOhost","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DOI":"10.1038/nature01286","ISSN":"00280836","journalAbbreviation":"Nature","author":[{"family":"Parmesan","given":"Camille"},{"family":"Yohe","given":"Gary"}],"issued":{"date-parts":[["2003",1,2]]}}},{"id":26,"uris":["http://zotero.org/users/local/FV0IC50g/items/YKZHTDDA"],"uri":["http://zotero.org/users/local/FV0IC50g/items/YKZHTDDA"],"itemData":{"id":26,"type":"book","title":"Climate change and the future of California’s endemic flora. PLoS One 3: e2502","source":"CiteSeer","abstract":"The flora of California, a global biodiversity hotspot, includes 2387 endemic plant taxa. With anticipated climate change, we project that up to 66 % will experience.80 % reductions in range size within a century. These results are comparable with other studies of fewer species or just samples of a region’s endemics. Projected reductions depend on the magnitude of future emissions and on the ability of species to disperse from their current locations. California’s varied terrain could cause species to move in very different directions, breaking up present-day floras. However, our projections also identify regions where species undergoing severe range reductions may persist. Protecting these potential future refugia and facilitating species dispersal will be essential to maintain biodiversity in the face of climate change.","title-short":"Climate change and the future of California’s endemic flora. PLoS One 3","author":[{"family":"Loarie","given":"Scott R."},{"family":"Carter","given":"Benjamin E."},{"family":"Hayhoe","given":"Katharine"},{"family":"Mcmahon","given":"Sean"},{"family":"Moe","given":"Richard"},{"family":"A","given":"Charles"},{"family":"Ackerly","given":"David D."}],"issued":{"date-parts":[["2008"]]}}}],"schema":"https://github.com/citation-style-language/schema/raw/master/csl-citation.json"} </w:instrText>
      </w:r>
      <w:r w:rsidR="004B6CCB">
        <w:fldChar w:fldCharType="separate"/>
      </w:r>
      <w:r w:rsidR="004B6CCB">
        <w:rPr>
          <w:noProof/>
        </w:rPr>
        <w:t>(Parmesan and Yohe 2003; Loarie et al. 2008)</w:t>
      </w:r>
      <w:r w:rsidR="004B6CCB">
        <w:fldChar w:fldCharType="end"/>
      </w:r>
      <w:r w:rsidR="00A63EC2">
        <w:t xml:space="preserve">, and efforts </w:t>
      </w:r>
      <w:r w:rsidR="00A56B7D">
        <w:t>to provide</w:t>
      </w:r>
      <w:r w:rsidR="00A63EC2">
        <w:t xml:space="preserve"> high-resolution measurements of range shifts </w:t>
      </w:r>
      <w:r w:rsidR="00A56B7D">
        <w:t xml:space="preserve">is </w:t>
      </w:r>
      <w:r w:rsidR="008B0F6B">
        <w:t>essential</w:t>
      </w:r>
      <w:r w:rsidR="00A56B7D">
        <w:t xml:space="preserve"> in lowering</w:t>
      </w:r>
      <w:r w:rsidR="00A63EC2">
        <w:t xml:space="preserve"> specie</w:t>
      </w:r>
      <w:r w:rsidR="008B0F6B">
        <w:t xml:space="preserve">s </w:t>
      </w:r>
      <w:r w:rsidR="00A63EC2">
        <w:t>extinction risk</w:t>
      </w:r>
      <w:r w:rsidR="00826F3D">
        <w:t xml:space="preserve"> </w:t>
      </w:r>
      <w:r w:rsidR="00826F3D">
        <w:fldChar w:fldCharType="begin"/>
      </w:r>
      <w:r w:rsidR="00826F3D">
        <w:instrText xml:space="preserve"> ADDIN ZOTERO_ITEM CSL_CITATION {"citationID":"mMcftrB5","properties":{"formattedCitation":"(Sekercioglu et al. 2008)","plainCitation":"(Sekercioglu et al. 2008)","noteIndex":0},"citationItems":[{"id":320,"uris":["http://zotero.org/users/local/FV0IC50g/items/KXQ3U8BJ"],"uri":["http://zotero.org/users/local/FV0IC50g/items/KXQ3U8BJ"],"itemData":{"id":320,"type":"article-journal","title":"Climate Change, Elevational Range Shifts, and Bird Extinctions","container-title":"Conservation Biology","page":"140-150","volume":"22","issue":"1","source":"JSTOR","archive":"JSTOR","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C warming) to 30.0% (6.4°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 /// Las limitaciones en la distribución de especies impuestas por los efectos climáticos, ecológicos y fisiológicos de la altitud son determinantes importantes del riesgo de extinción. Modelamos los efectos de los límites altitudinales sobre el riesgo de extinción de aves terrestres, 87% del total de especies de aves. La limitación altitudinal del rango de distribución explicó 97% de la variación en la probabilidad de estar en una categoría de riesgo de extinción de la Unión Mundial para la Conservación (IUCN). Mediante un modelo que combinó limitaciones altitudinales, escenarios de pérdida de hábitat de la Evaluación 4 Milenio y una estimación intermedia de calentamiento superficial de 2.8° C, se estimaron entre 400 y 550 extinciones de aves terrestres y que aproximadamente 2500 especies adicionales estarían en riesgo de extinción en 2100. Para aves terrestres del Hemisferio Occidental, las estimaciones de extinciones intermedias basadas en cambios inducidos por el clima en las distribuciones actuales variaron entre 1.3% (calentamiento: 1.1° C) y 30.0% (calentamiento: 6.4° C) de estas especies. A nivel mundial, cada grado de calentamiento proyectó un incremento no lineal en las extinciones de 100 a 500 especies. Solo 21% de las especies cuya extinción se pronosticó en nuestros escenarios están consideradas como amenazadas de extinción actualmente. Escenarios diferentes de pérdida de hábitat y de calentamiento superficial pronosticaron futuros sustancialmente diferentes para las especies de aves terrestres. Para mejorar la precisión de las estimaciones de extinciones inducidas por el clima, hay una urgente necesidad de medidas de alta resolución de los desplazamientos de los rangos altitudinales de las especies. Dada la acelerada influencia del cambio climático sobre la distribución y conservación de especies, el uso de límites altitudinales en una forma probada, estandarizada y robusta puede mejorar las evaluaciones de conservación de especies terrestres y ayudará a identificar especies que son más vulnerables al cambio climático global. Nuestras estimaciones de extinciones inducidas por el clima son similares a las de especies en riesgo por otros factores, y principalmente involucran diferentes conjuntos de especies.]","ISSN":"0888-8892","author":[{"family":"Sekercioglu","given":"Cagan H."},{"family":"Schneider","given":"Stephen H."},{"family":"Fay","given":"John P."},{"family":"Loarie","given":"Scott R."}],"issued":{"date-parts":[["2008"]]}}}],"schema":"https://github.com/citation-style-language/schema/raw/master/csl-citation.json"} </w:instrText>
      </w:r>
      <w:r w:rsidR="00826F3D">
        <w:fldChar w:fldCharType="separate"/>
      </w:r>
      <w:r w:rsidR="00826F3D">
        <w:rPr>
          <w:noProof/>
        </w:rPr>
        <w:t>(Sekercioglu et al. 2008)</w:t>
      </w:r>
      <w:r w:rsidR="00826F3D">
        <w:fldChar w:fldCharType="end"/>
      </w:r>
      <w:r w:rsidR="00A63EC2">
        <w:t xml:space="preserve">. However, it is </w:t>
      </w:r>
      <w:r w:rsidR="008B0F6B">
        <w:t xml:space="preserve">equally </w:t>
      </w:r>
      <w:r w:rsidR="00A63EC2">
        <w:t>important to</w:t>
      </w:r>
      <w:r w:rsidR="008B0F6B">
        <w:t xml:space="preserve"> </w:t>
      </w:r>
      <w:r w:rsidR="00A63EC2">
        <w:t>consider</w:t>
      </w:r>
      <w:r w:rsidR="008B0F6B">
        <w:t xml:space="preserve"> </w:t>
      </w:r>
      <w:r w:rsidR="00A63EC2">
        <w:t xml:space="preserve">scale </w:t>
      </w:r>
      <w:r w:rsidR="00A34221">
        <w:t xml:space="preserve">when assessing </w:t>
      </w:r>
      <w:r w:rsidR="00593EB1">
        <w:t xml:space="preserve">not only </w:t>
      </w:r>
      <w:r w:rsidR="00A34221">
        <w:t xml:space="preserve">range shifts, </w:t>
      </w:r>
      <w:r w:rsidR="00593EB1">
        <w:t xml:space="preserve">but </w:t>
      </w:r>
      <w:r w:rsidR="00C63A9B">
        <w:t xml:space="preserve">local </w:t>
      </w:r>
      <w:r w:rsidR="00A34221">
        <w:t xml:space="preserve">dispersal limitations and invasiveness </w:t>
      </w:r>
      <w:r w:rsidR="00C63A9B">
        <w:t>of species</w:t>
      </w:r>
      <w:r w:rsidR="00A34221">
        <w:t>. For instance, simulations of pine shrubs in Europe provide little evidence that the major effects of temperature have driven local-scale recruitment intensity over the past 50 years</w:t>
      </w:r>
      <w:r w:rsidR="00032A5F">
        <w:t>,</w:t>
      </w:r>
      <w:r w:rsidR="00A34221">
        <w:t xml:space="preserve"> </w:t>
      </w:r>
      <w:r w:rsidR="00251DA9">
        <w:t>suggesting</w:t>
      </w:r>
      <w:r w:rsidR="00A34221">
        <w:t xml:space="preserve"> that predictions are not yet truly "confident" unless they can incorporate a species-specific component</w:t>
      </w:r>
      <w:r w:rsidR="00032A5F">
        <w:t xml:space="preserve"> </w:t>
      </w:r>
      <w:r w:rsidR="00032A5F">
        <w:fldChar w:fldCharType="begin"/>
      </w:r>
      <w:r w:rsidR="00032A5F">
        <w:instrText xml:space="preserve"> ADDIN ZOTERO_ITEM CSL_CITATION {"citationID":"GX2Kc54R","properties":{"formattedCitation":"(Dullinger et al. 2004)","plainCitation":"(Dullinger et al. 2004)","noteIndex":0},"citationItems":[{"id":125,"uris":["http://zotero.org/users/local/FV0IC50g/items/ZA5W92R7"],"uri":["http://zotero.org/users/local/FV0IC50g/items/ZA5W92R7"],"itemData":{"id":125,"type":"article-journal","title":"Modelling BlackwellPublishing,Ltd. climate change-driven treeline shifts: relative effects of temperature increase, dispersal and invasibility","container-title":"Journal of Ecology","page":"12","source":"Zotero","language":"en","author":[{"family":"Dullinger","given":"Stefan"},{"family":"Dirnböck","given":"Thomas"},{"family":"Grabherr","given":"Georg"}],"issued":{"date-parts":[["2004"]]}}}],"schema":"https://github.com/citation-style-language/schema/raw/master/csl-citation.json"} </w:instrText>
      </w:r>
      <w:r w:rsidR="00032A5F">
        <w:fldChar w:fldCharType="separate"/>
      </w:r>
      <w:r w:rsidR="00032A5F">
        <w:rPr>
          <w:noProof/>
        </w:rPr>
        <w:t>(Dullinger et al. 2004)</w:t>
      </w:r>
      <w:r w:rsidR="00032A5F">
        <w:fldChar w:fldCharType="end"/>
      </w:r>
      <w:r w:rsidR="00A34221">
        <w:t xml:space="preserve">. </w:t>
      </w:r>
      <w:r w:rsidR="00593EB1">
        <w:t xml:space="preserve">Therefore, </w:t>
      </w:r>
      <w:r w:rsidR="00251DA9">
        <w:t xml:space="preserve">future </w:t>
      </w:r>
      <w:r w:rsidR="00A34221">
        <w:t>analys</w:t>
      </w:r>
      <w:r w:rsidR="00251DA9">
        <w:t>e</w:t>
      </w:r>
      <w:r w:rsidR="00A34221">
        <w:t xml:space="preserve">s must account </w:t>
      </w:r>
      <w:r w:rsidR="00032A5F">
        <w:t xml:space="preserve">equally </w:t>
      </w:r>
      <w:r w:rsidR="00A34221">
        <w:t xml:space="preserve">for dispersal </w:t>
      </w:r>
      <w:r w:rsidR="00593EB1">
        <w:t xml:space="preserve">probability </w:t>
      </w:r>
      <w:r w:rsidR="00032A5F">
        <w:t xml:space="preserve">and </w:t>
      </w:r>
      <w:r w:rsidR="00593EB1">
        <w:t xml:space="preserve">persistence events in range shifts--both of which contribute to the future picture of what  'climate path' can be anticipated in </w:t>
      </w:r>
      <w:r w:rsidR="00A56B7D">
        <w:t xml:space="preserve">the </w:t>
      </w:r>
      <w:r w:rsidR="00593EB1">
        <w:t xml:space="preserve">coming years </w:t>
      </w:r>
      <w:r w:rsidR="00826F3D">
        <w:fldChar w:fldCharType="begin"/>
      </w:r>
      <w:r w:rsidR="00826F3D">
        <w:instrText xml:space="preserve"> ADDIN ZOTERO_ITEM CSL_CITATION {"citationID":"KWNY5lta","properties":{"formattedCitation":"(Early and Sax 2011)","plainCitation":"(Early and Sax 2011)","noteIndex":0},"citationItems":[{"id":366,"uris":["http://zotero.org/users/local/FV0IC50g/items/USI5W75F"],"uri":["http://zotero.org/users/local/FV0IC50g/items/USI5W75F"],"itemData":{"id":366,"type":"article-journal","title":"Analysis of climate paths reveals potential limitations on species range shifts","container-title":"Ecology Letters","page":"1125-1133","volume":"14","issue":"11","source":"Wiley Online Library","abstract":"Ecology Letters (2011) 14: 1125–1133 Abstract Forecasts of species endangerment under climate change usually ignore the processes by which species ranges shift. By analysing the ‘climate paths’ that range shifts might follow, and two key range-shift processes – dispersal and population persistence – we show that short-term climatic and population characteristics have dramatic effects on range-shift forecasts. By employing this approach with 15 amphibian species in the western USA, we make unexpected predictions. First, inter-decadal variability in climate change can prevent range shifts by causing gaps in climate paths, even in the absence of geographic barriers. Second, the hitherto unappreciated trait of persistence during unfavourable climatic conditions is critical to species range shifts. Third, climatic fluctuations and low persistence could lead to endangerment even if the future potential range size is large. These considerations may render habitat corridors ineffectual for some species, and conservationists may need to consider managed relocation and augmentation of in situ populations.","DOI":"10.1111/j.1461-0248.2011.01681.x","ISSN":"1461-0248","language":"en","author":[{"family":"Early","given":"Regan"},{"family":"Sax","given":"Dov F."}],"issued":{"date-parts":[["2011"]]}}}],"schema":"https://github.com/citation-style-language/schema/raw/master/csl-citation.json"} </w:instrText>
      </w:r>
      <w:r w:rsidR="00826F3D">
        <w:fldChar w:fldCharType="separate"/>
      </w:r>
      <w:r w:rsidR="00826F3D">
        <w:rPr>
          <w:noProof/>
        </w:rPr>
        <w:t>(Early and Sax 2011)</w:t>
      </w:r>
      <w:r w:rsidR="00826F3D">
        <w:fldChar w:fldCharType="end"/>
      </w:r>
      <w:r w:rsidR="00593EB1">
        <w:t>.</w:t>
      </w:r>
    </w:p>
    <w:p w:rsidR="009921E0" w:rsidRPr="00C903A4" w:rsidRDefault="009921E0" w:rsidP="00CB0CD5">
      <w:pPr>
        <w:spacing w:line="480" w:lineRule="auto"/>
        <w:rPr>
          <w:b/>
        </w:rPr>
      </w:pPr>
      <w:r w:rsidRPr="00C903A4">
        <w:rPr>
          <w:b/>
        </w:rPr>
        <w:lastRenderedPageBreak/>
        <w:t>3. Wind Turbines</w:t>
      </w:r>
    </w:p>
    <w:p w:rsidR="00826F3D" w:rsidRDefault="00251DA9" w:rsidP="00CB0CD5">
      <w:pPr>
        <w:spacing w:line="480" w:lineRule="auto"/>
      </w:pPr>
      <w:r>
        <w:t>A</w:t>
      </w:r>
      <w:r w:rsidR="00593EB1">
        <w:t xml:space="preserve"> recent study estimated </w:t>
      </w:r>
      <w:r w:rsidR="00C62C6E">
        <w:t>th</w:t>
      </w:r>
      <w:r w:rsidR="00593EB1">
        <w:t>at nearly 500,000 migratory bats (hoary bats</w:t>
      </w:r>
      <w:r>
        <w:t>, being the most common</w:t>
      </w:r>
      <w:r w:rsidR="00593EB1">
        <w:t>) are killed annually by wind turbines across the U</w:t>
      </w:r>
      <w:r w:rsidR="00C3268C">
        <w:t>nited States</w:t>
      </w:r>
      <w:r w:rsidR="00593EB1">
        <w:t xml:space="preserve"> and Canada </w:t>
      </w:r>
      <w:r w:rsidR="00826F3D">
        <w:fldChar w:fldCharType="begin"/>
      </w:r>
      <w:r w:rsidR="00826F3D">
        <w:instrText xml:space="preserve"> ADDIN ZOTERO_ITEM CSL_CITATION {"citationID":"XPRzVZOZ","properties":{"formattedCitation":"(Frick et al. 2017)","plainCitation":"(Frick et al. 2017)","noteIndex":0},"citationItems":[{"id":421,"uris":["http://zotero.org/users/local/FV0IC50g/items/PGKP2JER"],"uri":["http://zotero.org/users/local/FV0IC50g/items/PGKP2JER"],"itemData":{"id":421,"type":"article-journal","title":"Fatalities at wind turbines may threaten population viability of a migratory bat","container-title":"Biological Conservation","page":"172-177","volume":"209","source":"Crossref","abstract":"Large numbers of migratory bats are killed every year at wind energy facilities. However, population-level impacts are unknown as we lack basic demographic information about these species. We investigated whether fatalities at wind turbines could impact population viability of migratory bats, focusing on the hoary bat (Lasiurus cinereus), the species most frequently killed by turbines in North America. Using expert elicitation and population projection models, we show that mortality from wind turbines may drastically reduce population size and increase the risk of extinction. For example, the hoary bat population could decline by as much as 90% in the next 50 years if the initial population size is near 2.5 million bats and annual population growth rate is similar to rates estimated for other bat species (λ = 1.01). Our results suggest that wind energy development may pose a substantial threat to migratory bats in North America. If viable populations are to be sustained, conservation measures to reduce mortality from turbine collisions likely need to be initiated soon. Our ﬁndings inform policy decisions regarding preventing or mitigating impacts of energy infrastructure development on wildlife.","DOI":"10.1016/j.biocon.2017.02.023","ISSN":"00063207","language":"en","author":[{"family":"Frick","given":"W.F."},{"family":"Baerwald","given":"E.F."},{"family":"Pollock","given":"J.F."},{"family":"Barclay","given":"R.M.R."},{"family":"Szymanski","given":"J.A."},{"family":"Weller","given":"T.J."},{"family":"Russell","given":"A.L."},{"family":"Loeb","given":"S.C."},{"family":"Medellin","given":"R.A."},{"family":"McGuire","given":"L.P."}],"issued":{"date-parts":[["2017",5]]}}}],"schema":"https://github.com/citation-style-language/schema/raw/master/csl-citation.json"} </w:instrText>
      </w:r>
      <w:r w:rsidR="00826F3D">
        <w:fldChar w:fldCharType="separate"/>
      </w:r>
      <w:r w:rsidR="00826F3D">
        <w:rPr>
          <w:noProof/>
        </w:rPr>
        <w:t>(Frick et al. 2017)</w:t>
      </w:r>
      <w:r w:rsidR="00826F3D">
        <w:fldChar w:fldCharType="end"/>
      </w:r>
      <w:r w:rsidR="00C62C6E">
        <w:t xml:space="preserve">. </w:t>
      </w:r>
      <w:r w:rsidR="004C3B19">
        <w:t xml:space="preserve">While this sharp rise in mortality is </w:t>
      </w:r>
      <w:r w:rsidR="00A56B7D">
        <w:t>observable,</w:t>
      </w:r>
      <w:r w:rsidR="004C3B19">
        <w:t xml:space="preserve"> </w:t>
      </w:r>
      <w:r w:rsidR="00C62C6E">
        <w:t xml:space="preserve">bat migratory patterns continue to remain elusive due to climate change and other drivers </w:t>
      </w:r>
      <w:r w:rsidR="00277E6C">
        <w:t xml:space="preserve">causing </w:t>
      </w:r>
      <w:r w:rsidR="00C62C6E">
        <w:t xml:space="preserve">range shifts, </w:t>
      </w:r>
      <w:r w:rsidR="004C3B19">
        <w:t xml:space="preserve">while </w:t>
      </w:r>
      <w:r w:rsidR="00C62C6E">
        <w:t>wind energy continues to expand</w:t>
      </w:r>
      <w:r w:rsidR="00826F3D">
        <w:t xml:space="preserve"> </w:t>
      </w:r>
      <w:r w:rsidR="00826F3D">
        <w:fldChar w:fldCharType="begin"/>
      </w:r>
      <w:r w:rsidR="004B6CCB">
        <w:instrText xml:space="preserve"> ADDIN ZOTERO_ITEM CSL_CITATION {"citationID":"x0lGT1nk","properties":{"formattedCitation":"(Smallwood 2013)","plainCitation":"(Smallwood 2013)","noteIndex":0},"citationItems":[{"id":"52px9wyI/IMtiiVaR","uris":["http://zotero.org/users/local/FV0IC50g/items/6WFLBW8B"],"uri":["http://zotero.org/users/local/FV0IC50g/items/6WFLBW8B"],"itemData":{"id":555,"type":"article-journal","title":"Comparing Bird and Bat Fatality-Rate Estimates Among North American Wind-Energy Projects","container-title":"Wildlife Society Bulletin (2011-)","page":"19-33","volume":"37","issue":"1","source":"JSTOR","archive":"JSTOR","abstract":"[ABSTRACT Estimates of bird and bat fatalities are often made at wind-energy projects to assess impacts by comparing them with other fatality estimates. Many fatality estimates have been made across North America, but they have varied greatly in field and analyticalmethods, monitoring duration, and in the size and height of the wind turbines monitored for fatalities, and few benefited from scientific peer review. To improve comparability among estimates, I reviewed available reports of fatality monitoring at wind-energy projects throughout North America, and I applied a common estimator and 3 adjustment factors to data collected from these reports. To adjust fatality estimates for proportions of carcasses not found during routine monitoring, I used national averages from hundreds of carcass placement trials intended to characterize scavenger removal and searcher detection rates, and I relied on patterns of carcass distance from wind turbines to develop an adjustment for variation in maximum search radius around wind turbines mounted on various tower heights. Adjusted fatality rates correlated inversely with wind-turbine size for all raptors as a group across the United States, and for all birds as a group within the Altamont Pass Wind Resource Area, California. I estimated 888,000 bat and 573,000 bird fatalities/year (including 83,000 raptor fatalities) at 51,630 megawatt (MW) of installed wind-energy capacity in the United States in 2012. As wind energy continues to expand, there is urgent need to improve fatality monitoring methods, especially in the implementation of detection trials, which should be more realistically incorporated into routine monitoring.]","ISSN":"2328-5540","author":[{"family":"Smallwood","given":"K. Shawn"}],"issued":{"date-parts":[["2013"]]}}}],"schema":"https://github.com/citation-style-language/schema/raw/master/csl-citation.json"} </w:instrText>
      </w:r>
      <w:r w:rsidR="00826F3D">
        <w:fldChar w:fldCharType="separate"/>
      </w:r>
      <w:r w:rsidR="00826F3D">
        <w:rPr>
          <w:noProof/>
        </w:rPr>
        <w:t>(Smallwood 2013)</w:t>
      </w:r>
      <w:r w:rsidR="00826F3D">
        <w:fldChar w:fldCharType="end"/>
      </w:r>
      <w:r w:rsidR="00C62C6E">
        <w:t xml:space="preserve">. </w:t>
      </w:r>
      <w:r w:rsidR="0052426C">
        <w:t xml:space="preserve"> </w:t>
      </w:r>
      <w:r w:rsidR="00C62C6E">
        <w:t>As such, improvements in acoustic monitoring and carcass search are vital in determining if bat fatalities are concentrated in certain areas, or more evenly distributed throughout the landscape</w:t>
      </w:r>
      <w:r w:rsidR="00826F3D">
        <w:t xml:space="preserve"> </w:t>
      </w:r>
      <w:r w:rsidR="00826F3D">
        <w:fldChar w:fldCharType="begin"/>
      </w:r>
      <w:r w:rsidR="00826F3D">
        <w:instrText xml:space="preserve"> ADDIN ZOTERO_ITEM CSL_CITATION {"citationID":"kvaOw14J","properties":{"formattedCitation":"(Baerwald and Barclay 2009)","plainCitation":"(Baerwald and Barclay 2009)","noteIndex":0},"citationItems":[{"id":536,"uris":["http://zotero.org/users/local/FV0IC50g/items/CPQKQPLA"],"uri":["http://zotero.org/users/local/FV0IC50g/items/CPQKQPLA"],"itemData":{"id":536,"type":"article-journal","title":"Geographic Variation in Activity and Fatality of Migratory Bats at Wind Energy Facilities","container-title":"Journal of Mammalogy","page":"1341-1349","volume":"90","issue":"6","source":"JSTOR","archive":"JSTOR","abstract":"[Little is known regarding the migratory behavior of bats, due in part to their elusive nature. Recently, however, fatalities of migratory bats at some wind energy facilities across North America have provided the opportunity and impetus to study bat migration at the landscape level. Using acoustic monitoring and carcass searches, we examined variation in activity levels and fatality rates of bats across southern Alberta, Canada, to determine if bat activity and fatality are concentrated in certain areas or evenly distributed across the landscape. To investigate geographical variation in bat activity, we acoustically monitored activity from 15 July to 15 September 2006 and 2007 at 7 proposed or existing wind energy installations across southern Alberta (</w:instrText>
      </w:r>
      <w:r w:rsidR="00826F3D">
        <w:rPr>
          <w:rFonts w:ascii="Cambria Math" w:hAnsi="Cambria Math" w:cs="Cambria Math"/>
        </w:rPr>
        <w:instrText>∼</w:instrText>
      </w:r>
      <w:r w:rsidR="00826F3D">
        <w:instrText xml:space="preserve">155 km between the most westerly wind energy facility and the most easterly). Activity of migratory bats varied among sites, suggesting that, rather than migrating in a dispersed way across a broad area, bats concentrate along select routes. To investigate variation in bat fatality rates among wind energy installations, we compiled fatality data collected between 2001 and 2007 from 6 wind energy facilities and conducted carcass searches at 3 wind energy installations in 2006 and 2007. Fatality rates differed among the 9 sites, partly due to differences in turbine height, but also due to differences in migratory-bat activity and the interaction between bat activity and turbine height. Our results indicate that bats migrate in certain areas and that measuring migratory activity may allow wind energy facilities to be placed so as to minimize bat fatalities.]","ISSN":"0022-2372","author":[{"family":"Baerwald","given":"Erin F."},{"family":"Barclay","given":"Robert M. R."}],"issued":{"date-parts":[["2009"]]}}}],"schema":"https://github.com/citation-style-language/schema/raw/master/csl-citation.json"} </w:instrText>
      </w:r>
      <w:r w:rsidR="00826F3D">
        <w:fldChar w:fldCharType="separate"/>
      </w:r>
      <w:r w:rsidR="00826F3D">
        <w:rPr>
          <w:noProof/>
        </w:rPr>
        <w:t>(Baerwald and Barclay 2009)</w:t>
      </w:r>
      <w:r w:rsidR="00826F3D">
        <w:fldChar w:fldCharType="end"/>
      </w:r>
      <w:r w:rsidR="00C62C6E">
        <w:t xml:space="preserve">. </w:t>
      </w:r>
      <w:r w:rsidR="00197D42">
        <w:t xml:space="preserve">While the mortality rate of small passerines (songbirds) has also increased due to wind energy efforts (between 134,000 and 230,000 fatalities or 2.10 to 3.35 per megawatt (MW) of installed capacity), it is worth noting that billions more birds are killed due to anthropogenic disturbances, such as communication towers, buildings (windows) and domestic cats each year </w:t>
      </w:r>
      <w:r w:rsidR="00197D42">
        <w:fldChar w:fldCharType="begin"/>
      </w:r>
      <w:r w:rsidR="00197D42">
        <w:instrText xml:space="preserve"> ADDIN ZOTERO_ITEM CSL_CITATION {"citationID":"qt1b1OlB","properties":{"formattedCitation":"(Erickson et al. 2014)","plainCitation":"(Erickson et al. 2014)","noteIndex":0},"citationItems":[{"id":543,"uris":["http://zotero.org/users/local/FV0IC50g/items/J2UVF9PG"],"uri":["http://zotero.org/users/local/FV0IC50g/items/J2UVF9PG"],"itemData":{"id":543,"type":"article-journal","title":"A Comprehensive Analysis of Small-Passerine Fatalities from Collision with Turbines at Wind Energy Facilities","container-title":"PLoS ONE","page":"e107491","volume":"9","issue":"9","source":"Crossref","abstract":"Small passerines, sometimes referred to as perching birds or songbirds, are the most abundant bird group in the United States (US) and Canada, and the most common among bird fatalities caused by collision with turbines at wind energy facilities. We used data compiled from 116 studies conducted in the US and Canada to estimate the annual rate of small-bird fatalities. It was necessary for us to calculate estimates of small-bird fatality rates from reported all-bird rates for 30% of studies. The remaining 70% of studies provided data on small-bird fatalities. We then adjusted estimates to account for detection bias and loss of carcasses from scavenging. These studies represented about 15% of current operating capacity (megawatts [MW]) for all wind energy facilities in the US and Canada and provided information on 4,975 bird fatalities, of which we estimated 62.5% were small passerines comprising 156 species. For all wind energy facilities currently in operation, we estimated that about 134,000 to 230,000 small-passerine fatalities from collision with wind turbines occur annually, or 2.10 to 3.35 small birds/MW of installed capacity. When adjusted for species composition, this indicates that about 368,000 fatalities for all bird species are caused annually by collisions with wind turbines. Other human-related sources of bird deaths, (e.g., communication towers, buildings [including windows]), and domestic cats) have been estimated to kill millions to billions of birds each year. Compared to continent-wide population estimates, the cumulative mortality rate per year by species was highest for black-throated blue warbler and tree swallow; 0.043% of the entire population of each species was estimated to annually suffer mortality from collisions with turbines. For the eighteen species with the next highest values, this estimate ranged from 0.008% to 0.038%, much lower than rates attributed to collisions with communication towers (1.2% to 9.0% for top twenty species).","DOI":"10.1371/journal.pone.0107491","ISSN":"1932-6203","language":"en","author":[{"family":"Erickson","given":"Wallace P."},{"family":"Wolfe","given":"Melissa M."},{"family":"Bay","given":"Kimberly J."},{"family":"Johnson","given":"Douglas H."},{"family":"Gehring","given":"Joelle L."}],"editor":[{"family":"Brigham","given":"R. Mark"}],"issued":{"date-parts":[["2014",9,15]]}}}],"schema":"https://github.com/citation-style-language/schema/raw/master/csl-citation.json"} </w:instrText>
      </w:r>
      <w:r w:rsidR="00197D42">
        <w:fldChar w:fldCharType="separate"/>
      </w:r>
      <w:r w:rsidR="00197D42">
        <w:rPr>
          <w:noProof/>
        </w:rPr>
        <w:t>(Erickson et al. 2014)</w:t>
      </w:r>
      <w:r w:rsidR="00197D42">
        <w:fldChar w:fldCharType="end"/>
      </w:r>
      <w:r w:rsidR="00197D42">
        <w:t xml:space="preserve">.  </w:t>
      </w:r>
      <w:r w:rsidR="00277E6C">
        <w:t>While the need to replace fossil fuels is ever</w:t>
      </w:r>
      <w:r w:rsidR="004602D0">
        <w:t>-</w:t>
      </w:r>
      <w:r w:rsidR="00277E6C">
        <w:t xml:space="preserve">growing, alternative developments </w:t>
      </w:r>
      <w:r w:rsidR="004602D0">
        <w:t xml:space="preserve">are urgently needed </w:t>
      </w:r>
      <w:r w:rsidR="00C3268C">
        <w:t xml:space="preserve">in order </w:t>
      </w:r>
      <w:r w:rsidR="00A56B7D">
        <w:t>to reduce</w:t>
      </w:r>
      <w:r w:rsidR="00277E6C">
        <w:t xml:space="preserve"> </w:t>
      </w:r>
      <w:r w:rsidR="00A56B7D">
        <w:t xml:space="preserve">the number of </w:t>
      </w:r>
      <w:r w:rsidR="00277E6C">
        <w:t>fatalit</w:t>
      </w:r>
      <w:r w:rsidR="004602D0">
        <w:t>ies at turbines</w:t>
      </w:r>
      <w:r w:rsidR="00277E6C">
        <w:t xml:space="preserve"> (e.g. </w:t>
      </w:r>
      <w:r w:rsidR="00C3268C">
        <w:t xml:space="preserve">better </w:t>
      </w:r>
      <w:r w:rsidR="00277E6C">
        <w:t xml:space="preserve">quantification of why bats are attracted to turbines, </w:t>
      </w:r>
      <w:r w:rsidR="004602D0">
        <w:t>more accurate</w:t>
      </w:r>
      <w:r w:rsidR="00277E6C">
        <w:t xml:space="preserve"> predictive and risk assessment models) </w:t>
      </w:r>
      <w:r w:rsidR="00826F3D">
        <w:fldChar w:fldCharType="begin"/>
      </w:r>
      <w:r w:rsidR="004B6CCB">
        <w:instrText xml:space="preserve"> ADDIN ZOTERO_ITEM CSL_CITATION {"citationID":"Imvo5BKR","properties":{"formattedCitation":"(Kunz et al. 2007)","plainCitation":"(Kunz et al. 2007)","noteIndex":0},"citationItems":[{"id":547,"uris":["http://zotero.org/users/local/FV0IC50g/items/FWW77Q5L"],"uri":["http://zotero.org/users/local/FV0IC50g/items/FWW77Q5L"],"itemData":{"id":547,"type":"article-journal","title":"Ecological Impacts of Wind Energy Development on Bats: Questions, Research Needs, and Hypotheses","container-title":"Frontiers in Ecology and the Environment","page":"315-324","volume":"5","issue":"6","source":"JSTOR","archive":"JSTOR","abstract":"[At a time of growing concern over the rising costs and long-term environmental impacts of the use of fossil fuels and nuclear energy, wind energy has become an increasingly important sector of the electrical power industry, largely because it has been promoted as being emission-free and is supported by government subsidies and tax credits. However, large numbers of bats are killed at utility-scale wind energy facilities, especially along forested ridgetops in the eastern United States. These fatalities raise important concerns about cumulative impacts of proposed wind energy development on bat populations. This paper summarizes evidence of bat fatalities at wind energy facilities in the US, makes projections of cumulative fatalities of bats in the Mid-Atlantic Highlands, identifies research needs, and proposes hypotheses to better inform researchers, developers, decision makers, and other stakeholders, and to help minimize adverse effects of wind energy development.]","ISSN":"1540-9295","title-short":"Ecological Impacts of Wind Energy Development on Bats","author":[{"family":"Kunz","given":"Thomas H."},{"family":"Arnett","given":"Edward B."},{"family":"Erickson","given":"Wallace P."},{"family":"Hoar","given":"Alexander R."},{"family":"Johnson","given":"Gregory D."},{"family":"Larkin","given":"Ronald P."},{"family":"Strickland","given":"M. Dale"},{"family":"Thresher","given":"Robert W."},{"family":"Tuttle","given":"Merlin D."}],"issued":{"date-parts":[["2007"]]}}}],"schema":"https://github.com/citation-style-language/schema/raw/master/csl-citation.json"} </w:instrText>
      </w:r>
      <w:r w:rsidR="00826F3D">
        <w:fldChar w:fldCharType="separate"/>
      </w:r>
      <w:r w:rsidR="00826F3D">
        <w:rPr>
          <w:noProof/>
        </w:rPr>
        <w:t>(Kunz et al. 2007)</w:t>
      </w:r>
      <w:r w:rsidR="00826F3D">
        <w:fldChar w:fldCharType="end"/>
      </w:r>
      <w:r w:rsidR="00277E6C">
        <w:t xml:space="preserve">. </w:t>
      </w:r>
      <w:r w:rsidR="00C3268C">
        <w:t>In actuality, little</w:t>
      </w:r>
      <w:r w:rsidR="00277E6C">
        <w:t xml:space="preserve"> </w:t>
      </w:r>
      <w:r w:rsidR="004C2D6C">
        <w:t xml:space="preserve">planning has been done to reduce the casualties </w:t>
      </w:r>
      <w:r w:rsidR="00BD7D49">
        <w:t>according to recent</w:t>
      </w:r>
      <w:r w:rsidR="004C2D6C">
        <w:t xml:space="preserve"> Ecological Impact Assessments </w:t>
      </w:r>
      <w:r w:rsidR="00826F3D">
        <w:fldChar w:fldCharType="begin"/>
      </w:r>
      <w:r w:rsidR="00826F3D">
        <w:instrText xml:space="preserve"> ADDIN ZOTERO_ITEM CSL_CITATION {"citationID":"3Aa93JNL","properties":{"formattedCitation":"(Lintott et al. 2016)","plainCitation":"(Lintott et al. 2016)","noteIndex":0},"citationItems":[{"id":550,"uris":["http://zotero.org/users/local/FV0IC50g/items/ENCF46TI"],"uri":["http://zotero.org/users/local/FV0IC50g/items/ENCF46TI"],"itemData":{"id":550,"type":"article-journal","title":"Ecological impact assessments fail to reduce risk of bat casualties at wind farms","container-title":"Current Biology","page":"R1135-R1136","volume":"26","issue":"21","source":"Crossref","DOI":"10.1016/j.cub.2016.10.003","ISSN":"09609822","language":"en","author":[{"family":"Lintott","given":"Paul R."},{"family":"Richardson","given":"Suzanne M."},{"family":"Hosken","given":"David J."},{"family":"Fensome","given":"Sophie A."},{"family":"Mathews","given":"Fiona"}],"issued":{"date-parts":[["2016",11]]}}}],"schema":"https://github.com/citation-style-language/schema/raw/master/csl-citation.json"} </w:instrText>
      </w:r>
      <w:r w:rsidR="00826F3D">
        <w:fldChar w:fldCharType="separate"/>
      </w:r>
      <w:r w:rsidR="00826F3D">
        <w:rPr>
          <w:noProof/>
        </w:rPr>
        <w:t>(Lintott et al. 2016)</w:t>
      </w:r>
      <w:r w:rsidR="00826F3D">
        <w:fldChar w:fldCharType="end"/>
      </w:r>
      <w:r w:rsidR="004C2D6C">
        <w:t>.</w:t>
      </w:r>
    </w:p>
    <w:p w:rsidR="00826F3D" w:rsidRDefault="00826F3D" w:rsidP="00CB0CD5">
      <w:pPr>
        <w:spacing w:line="480" w:lineRule="auto"/>
      </w:pPr>
    </w:p>
    <w:p w:rsidR="0052426C" w:rsidRDefault="0052426C" w:rsidP="00CB0CD5">
      <w:pPr>
        <w:spacing w:line="480" w:lineRule="auto"/>
        <w:rPr>
          <w:b/>
        </w:rPr>
      </w:pPr>
    </w:p>
    <w:p w:rsidR="009921E0" w:rsidRPr="00C903A4" w:rsidRDefault="009921E0" w:rsidP="00CB0CD5">
      <w:pPr>
        <w:spacing w:line="480" w:lineRule="auto"/>
        <w:rPr>
          <w:b/>
        </w:rPr>
      </w:pPr>
      <w:r w:rsidRPr="00C903A4">
        <w:rPr>
          <w:b/>
        </w:rPr>
        <w:t>4. Predator and prey</w:t>
      </w:r>
    </w:p>
    <w:p w:rsidR="00F94940" w:rsidRDefault="009921E0" w:rsidP="00CB0CD5">
      <w:pPr>
        <w:spacing w:line="480" w:lineRule="auto"/>
        <w:rPr>
          <w:i/>
        </w:rPr>
      </w:pPr>
      <w:r>
        <w:tab/>
      </w:r>
      <w:r w:rsidRPr="00C903A4">
        <w:rPr>
          <w:i/>
        </w:rPr>
        <w:t>4.1 Moth specialist</w:t>
      </w:r>
      <w:r w:rsidR="00034AC0">
        <w:rPr>
          <w:i/>
        </w:rPr>
        <w:t xml:space="preserve"> and Competition</w:t>
      </w:r>
    </w:p>
    <w:p w:rsidR="00D20DE9" w:rsidRDefault="004602D0" w:rsidP="00CB0CD5">
      <w:pPr>
        <w:spacing w:line="480" w:lineRule="auto"/>
      </w:pPr>
      <w:r>
        <w:t>A</w:t>
      </w:r>
      <w:r w:rsidR="00E00939">
        <w:t xml:space="preserve"> study</w:t>
      </w:r>
      <w:r>
        <w:t xml:space="preserve"> </w:t>
      </w:r>
      <w:r w:rsidR="000012D4">
        <w:t>of</w:t>
      </w:r>
      <w:r>
        <w:t xml:space="preserve"> diet in</w:t>
      </w:r>
      <w:r w:rsidR="000012D4">
        <w:t xml:space="preserve"> </w:t>
      </w:r>
      <w:r w:rsidR="00E00939">
        <w:t>159 North American bats</w:t>
      </w:r>
      <w:r>
        <w:t xml:space="preserve"> in 2003</w:t>
      </w:r>
      <w:r w:rsidR="00E00939">
        <w:t xml:space="preserve"> found that migratory hoary bats are the least diverse</w:t>
      </w:r>
      <w:r w:rsidR="000012D4">
        <w:t xml:space="preserve"> </w:t>
      </w:r>
      <w:r w:rsidR="009C59BC">
        <w:t>in their eating habits</w:t>
      </w:r>
      <w:r w:rsidR="000012D4">
        <w:t xml:space="preserve"> </w:t>
      </w:r>
      <w:r>
        <w:t>(</w:t>
      </w:r>
      <w:r w:rsidR="00E00939">
        <w:t>feed</w:t>
      </w:r>
      <w:r>
        <w:t>ing</w:t>
      </w:r>
      <w:r w:rsidR="00E00939">
        <w:t xml:space="preserve"> on Lepidoptera</w:t>
      </w:r>
      <w:r>
        <w:t>--</w:t>
      </w:r>
      <w:r w:rsidR="00F94940">
        <w:t>butterflies and moth</w:t>
      </w:r>
      <w:r>
        <w:t>s</w:t>
      </w:r>
      <w:r w:rsidR="000012D4">
        <w:t>--</w:t>
      </w:r>
      <w:r w:rsidR="00E00939">
        <w:t>98%</w:t>
      </w:r>
      <w:r>
        <w:t xml:space="preserve"> of the time</w:t>
      </w:r>
      <w:r w:rsidR="000012D4">
        <w:t>)</w:t>
      </w:r>
      <w:r>
        <w:t>,</w:t>
      </w:r>
      <w:r w:rsidR="00E00939">
        <w:t xml:space="preserve"> </w:t>
      </w:r>
      <w:r w:rsidR="00E00939">
        <w:lastRenderedPageBreak/>
        <w:t>while migratory silver-haired bats are moderately diverse</w:t>
      </w:r>
      <w:r>
        <w:t xml:space="preserve"> </w:t>
      </w:r>
      <w:r w:rsidR="000012D4">
        <w:t>(</w:t>
      </w:r>
      <w:r w:rsidR="00E00939">
        <w:t>feed</w:t>
      </w:r>
      <w:r>
        <w:t>ing</w:t>
      </w:r>
      <w:r w:rsidR="00E00939">
        <w:t xml:space="preserve"> on Lepidoptera (47.5%) and Diptera</w:t>
      </w:r>
      <w:r w:rsidR="00F94940">
        <w:t xml:space="preserve"> (two-winged true flies, </w:t>
      </w:r>
      <w:r w:rsidR="00E00939">
        <w:t>20%)</w:t>
      </w:r>
      <w:r w:rsidR="000012D4">
        <w:t>)</w:t>
      </w:r>
      <w:r w:rsidR="00E00939">
        <w:t>. Interestingly, the diets of little brown bats (</w:t>
      </w:r>
      <w:r w:rsidR="00E00939" w:rsidRPr="00F94940">
        <w:rPr>
          <w:i/>
        </w:rPr>
        <w:t>Myotis Lucifugus</w:t>
      </w:r>
      <w:r w:rsidR="00E00939">
        <w:t>) and eastern pipistrelle bats (</w:t>
      </w:r>
      <w:r w:rsidR="00E00939" w:rsidRPr="00F94940">
        <w:rPr>
          <w:i/>
        </w:rPr>
        <w:t>Pipistrellus subflavus</w:t>
      </w:r>
      <w:r w:rsidR="00F94940">
        <w:t>)</w:t>
      </w:r>
      <w:r w:rsidR="00E00939">
        <w:t xml:space="preserve"> w</w:t>
      </w:r>
      <w:r>
        <w:t>ere</w:t>
      </w:r>
      <w:r w:rsidR="00E00939">
        <w:t xml:space="preserve"> the most diverse</w:t>
      </w:r>
      <w:r w:rsidR="00F94940">
        <w:t xml:space="preserve">, consuming an even proportion of six orders of insect </w:t>
      </w:r>
      <w:r>
        <w:t xml:space="preserve">including: </w:t>
      </w:r>
      <w:r w:rsidR="00F94940">
        <w:t>Coleoptera</w:t>
      </w:r>
      <w:r w:rsidR="00715EE8">
        <w:t xml:space="preserve"> (beetles)</w:t>
      </w:r>
      <w:r w:rsidR="00F94940">
        <w:t>, Hemiptera</w:t>
      </w:r>
      <w:r w:rsidR="00715EE8">
        <w:t>/Homoptera (true bugs, cicadas and aphids)</w:t>
      </w:r>
      <w:r w:rsidR="00F94940">
        <w:t>, Lepidoptera, Diptera, Hymenoptera</w:t>
      </w:r>
      <w:r w:rsidR="00715EE8">
        <w:t xml:space="preserve"> (sawflies, wasps, bees, ants)</w:t>
      </w:r>
      <w:r w:rsidR="00F94940">
        <w:t xml:space="preserve"> and Tri</w:t>
      </w:r>
      <w:r w:rsidR="00715EE8">
        <w:t>c</w:t>
      </w:r>
      <w:r w:rsidR="00F94940">
        <w:t>optera</w:t>
      </w:r>
      <w:r w:rsidR="00715EE8">
        <w:t xml:space="preserve"> (caddisflies)</w:t>
      </w:r>
      <w:r w:rsidR="00F94940">
        <w:t xml:space="preserve"> </w:t>
      </w:r>
      <w:r w:rsidR="00EE175C">
        <w:fldChar w:fldCharType="begin"/>
      </w:r>
      <w:r w:rsidR="004B6CCB">
        <w:instrText xml:space="preserve"> ADDIN ZOTERO_ITEM CSL_CITATION {"citationID":"XAB0U2ME","properties":{"formattedCitation":"(Carter et al. 2003)","plainCitation":"(Carter et al. 2003)","noteIndex":0},"citationItems":[{"id":"52px9wyI/m0t4PcP9","uris":["http://zotero.org/users/local/FV0IC50g/items/I92PMJP4"],"uri":["http://zotero.org/users/local/FV0IC50g/items/I92PMJP4"],"itemData":{"id":591,"type":"article-journal","title":"Food Habits of Seven Species of Bats in the Allegheny Plateau and Ridge and Valley of West Virginia","container-title":"Northeastern Naturalist","page":"83-88","volume":"10","issue":"1","source":"JSTOR","archive":"JSTOR","abstract":"[We captured 159 bats in the Allegheny Plateau and Ridge and Valley physiographic provinces of West Virginia during summer 1998, including the northern long-eared myotis (Myotis septentrionalis; n = 40), little brown myotis (M. lucifugus; n = 34), big brown bat (Eptesicus fuscus; n = 29), eastern pipistrelle (Pipistrellus subflavus; n = 27), eastern red bat (Lasiurus borealis; n = 22), hoary bat (L. cinereus; n = 5), and silver-haired bat (Lasionycteris noctivagans; n = 2). We analyzed fecal pellets of each bat to determine food habits. Diets of northern long-eared myotis and eastern red bats were dominated by Coleoptera (42.3 and 24.5%, respectively) and Lepidoptera (31.1 and 47.0%, respectively). Diet of big brown bats primarily consisted of Coleoptera (67.5%). Diet of hoary bats was dominated by Lepidoptera (98%). Diet of silver-haired bats was moderately diverse, but primarily composed of Lepidoptera (47.5%) and Diptera (20.0%). Diets of little brown myotis and eastern pipistrelles were highly diverse, consuming an even proportion of six orders of insects including Coleoptera, Hemiptera, Lepidoptera, Homoptera, Diptera, Hymenoptera, and Tricoptera. Diets of these seven species of bats did not differ notably from diet of each species reported from other regions of the eastern United States. Our results provide information about food habits of bats that are common throughout the central Appalachian Mountains.]","DOI":"10.2307/3858675","ISSN":"1092-6194","author":[{"family":"Carter","given":"Timothy C."},{"family":"Menzel","given":"Michael A."},{"family":"Owen","given":"Sheldon F."},{"family":"Edwards","given":"John W."},{"family":"Menzel","given":"Jennifer M."},{"family":"Ford","given":"W. Mark"}],"issued":{"date-parts":[["2003"]]}}}],"schema":"https://github.com/citation-style-language/schema/raw/master/csl-citation.json"} </w:instrText>
      </w:r>
      <w:r w:rsidR="00EE175C">
        <w:fldChar w:fldCharType="separate"/>
      </w:r>
      <w:r w:rsidR="00EE175C">
        <w:rPr>
          <w:noProof/>
        </w:rPr>
        <w:t>(Carter et al. 2003)</w:t>
      </w:r>
      <w:r w:rsidR="00EE175C">
        <w:fldChar w:fldCharType="end"/>
      </w:r>
      <w:r w:rsidR="00715EE8">
        <w:t xml:space="preserve">. </w:t>
      </w:r>
      <w:r w:rsidR="00D44C73">
        <w:t>Earlier studies have shown that in the absence of competition, the hoary bat in Hawaii had a much more generalized diet</w:t>
      </w:r>
      <w:r w:rsidR="00087C14">
        <w:t>, which supports</w:t>
      </w:r>
      <w:r w:rsidR="00D44C73">
        <w:t xml:space="preserve"> the idea that increased competition leads to specialization of resources</w:t>
      </w:r>
      <w:r w:rsidR="00087C14">
        <w:t xml:space="preserve"> </w:t>
      </w:r>
      <w:r w:rsidR="00087C14">
        <w:fldChar w:fldCharType="begin"/>
      </w:r>
      <w:r w:rsidR="00087C14">
        <w:instrText xml:space="preserve"> ADDIN ZOTERO_ITEM CSL_CITATION {"citationID":"pYoo4IO4","properties":{"formattedCitation":"(Whitaker and Tomich 1983)","plainCitation":"(Whitaker and Tomich 1983)","noteIndex":0},"citationItems":[{"id":614,"uris":["http://zotero.org/users/local/FV0IC50g/items/PBWVW94W"],"uri":["http://zotero.org/users/local/FV0IC50g/items/PBWVW94W"],"itemData":{"id":614,"type":"article-journal","title":"Food Habits of the Hoary Bat, Lasiurus cinereus, from Hawaii","container-title":"Journal of Mammalogy","page":"151-152","volume":"64","issue":"1","source":"JSTOR","archive":"JSTOR","DOI":"10.2307/1380766","ISSN":"0022-2372","author":[{"family":"Whitaker","given":"John O."},{"family":"Tomich","given":"P. Quentin"}],"issued":{"date-parts":[["1983"]]}}}],"schema":"https://github.com/citation-style-language/schema/raw/master/csl-citation.json"} </w:instrText>
      </w:r>
      <w:r w:rsidR="00087C14">
        <w:fldChar w:fldCharType="separate"/>
      </w:r>
      <w:r w:rsidR="00087C14">
        <w:rPr>
          <w:noProof/>
        </w:rPr>
        <w:t>(Whitaker and Tomich 1983)</w:t>
      </w:r>
      <w:r w:rsidR="00087C14">
        <w:fldChar w:fldCharType="end"/>
      </w:r>
      <w:r w:rsidR="00D44C73">
        <w:t xml:space="preserve">.  </w:t>
      </w:r>
      <w:r w:rsidR="00520E35">
        <w:t>In light of this trend, o</w:t>
      </w:r>
      <w:r w:rsidR="00D44C73">
        <w:t>rthological study of food habits as well as r</w:t>
      </w:r>
      <w:r>
        <w:t>esource partitioning may</w:t>
      </w:r>
      <w:r w:rsidR="000012D4">
        <w:t xml:space="preserve"> </w:t>
      </w:r>
      <w:r w:rsidR="00715EE8">
        <w:t xml:space="preserve">help </w:t>
      </w:r>
      <w:r>
        <w:t xml:space="preserve">to </w:t>
      </w:r>
      <w:r w:rsidR="00715EE8">
        <w:t>elucidate a clear</w:t>
      </w:r>
      <w:r w:rsidR="00B67D69">
        <w:t>er</w:t>
      </w:r>
      <w:r w:rsidR="00715EE8">
        <w:t xml:space="preserve"> </w:t>
      </w:r>
      <w:r w:rsidR="00B67D69">
        <w:t xml:space="preserve">boundary </w:t>
      </w:r>
      <w:r w:rsidR="00715EE8">
        <w:t>of spatial niches</w:t>
      </w:r>
      <w:r w:rsidR="00B67D69">
        <w:t xml:space="preserve">; however, </w:t>
      </w:r>
      <w:r w:rsidR="00715EE8">
        <w:t>presence</w:t>
      </w:r>
      <w:r w:rsidR="00B67D69">
        <w:t xml:space="preserve"> data for bats</w:t>
      </w:r>
      <w:r w:rsidR="00715EE8">
        <w:t xml:space="preserve"> </w:t>
      </w:r>
      <w:r w:rsidR="00D44C73">
        <w:t>remains limited</w:t>
      </w:r>
      <w:r w:rsidR="000012D4">
        <w:t>, which seriously</w:t>
      </w:r>
      <w:r w:rsidR="00D44C73">
        <w:t xml:space="preserve"> hinders </w:t>
      </w:r>
      <w:r w:rsidR="00B67D69">
        <w:t>landscape management</w:t>
      </w:r>
      <w:r w:rsidR="00D44C73">
        <w:t xml:space="preserve"> plans</w:t>
      </w:r>
      <w:r w:rsidR="00034AC0">
        <w:t xml:space="preserve">. </w:t>
      </w:r>
      <w:r w:rsidR="00D44C73">
        <w:t xml:space="preserve"> </w:t>
      </w:r>
      <w:r w:rsidR="00D3662D">
        <w:t>In addition, a</w:t>
      </w:r>
      <w:r w:rsidR="001A1EFB">
        <w:t>n</w:t>
      </w:r>
      <w:r w:rsidR="0011403F">
        <w:t xml:space="preserve"> increase in insect population (due to increasing edge habitat or human-related disturbances, such as introduction of street lamps that attract moths) </w:t>
      </w:r>
      <w:r w:rsidR="00D44C73">
        <w:t xml:space="preserve">can contribute to the </w:t>
      </w:r>
      <w:r w:rsidR="0011403F">
        <w:t xml:space="preserve">rise and decline of one bat species over another </w:t>
      </w:r>
      <w:r w:rsidR="00034AC0">
        <w:fldChar w:fldCharType="begin"/>
      </w:r>
      <w:r w:rsidR="00034AC0">
        <w:instrText xml:space="preserve"> ADDIN ZOTERO_ITEM CSL_CITATION {"citationID":"boP7i6HJ","properties":{"formattedCitation":"(Arlettaz et al. 2000)","plainCitation":"(Arlettaz et al. 2000)","noteIndex":0},"citationItems":[{"id":487,"uris":["http://zotero.org/users/local/FV0IC50g/items/82YJHWFY"],"uri":["http://zotero.org/users/local/FV0IC50g/items/82YJHWFY"],"itemData":{"id":487,"type":"article-journal","title":"Competition for food by expanding pipistrelle bat populations ( Pipistrellus pipistrellus ) might contribute to the decline of lesser horseshoe bats ( Rhinolophus hipposideros )","container-title":"Biological Conservation","page":"55-60","volume":"93","issue":"1","source":"Crossref","abstract":"The bat species Rhinolophus hipposideros has undergone a dramatic decline throughout much of western Europe from the 1960s. The mechanisms responsible for this phenomenon have not been conclusively identi®ed. At the same time, some populations of Pipistrellus pipistrellus have increased substantially, possibly as a consequence of foraging upon insects attracted by street lamps. To evaluate whether there might be some ecological link between the opposite demographic trends observed in the two species, we compared the diets of two sympatric populations of R. hipposideros and P. pipistrellus in south-west Switzerland. The two bat species fed upon the same categories of prey, mainly moths and Diptera, and we were not able to recognize interspeci®c dierences in diet composition in spring when resources were most likely to be limiting. Although using dierent foraging strategies, both species may visit the same or adjacent feeding grounds, therefore potentially competing for the same populations of prey. Although conclusive evidence is still needed, bat conservation policy should pay more attention to this possibility. # 2000 Elsevier Science Ltd. All rights reserved.","DOI":"10.1016/S0006-3207(99)00112-3","ISSN":"00063207","language":"en","author":[{"family":"Arlettaz","given":"Raphaël"},{"family":"Godat","given":"Saskia"},{"family":"Meyer","given":"Harry"}],"issued":{"date-parts":[["2000",4]]}}}],"schema":"https://github.com/citation-style-language/schema/raw/master/csl-citation.json"} </w:instrText>
      </w:r>
      <w:r w:rsidR="00034AC0">
        <w:fldChar w:fldCharType="separate"/>
      </w:r>
      <w:r w:rsidR="00034AC0">
        <w:rPr>
          <w:noProof/>
        </w:rPr>
        <w:t>(Arlettaz et al. 2000)</w:t>
      </w:r>
      <w:r w:rsidR="00034AC0">
        <w:fldChar w:fldCharType="end"/>
      </w:r>
      <w:r w:rsidR="0011403F">
        <w:t xml:space="preserve">. </w:t>
      </w:r>
      <w:r w:rsidR="00D44C73">
        <w:t>Owing to this, i</w:t>
      </w:r>
      <w:r w:rsidR="0011403F">
        <w:t xml:space="preserve">t </w:t>
      </w:r>
      <w:r w:rsidR="00D44C73">
        <w:t xml:space="preserve">is </w:t>
      </w:r>
      <w:r w:rsidR="001A1EFB">
        <w:t>reasonable to suspect</w:t>
      </w:r>
      <w:r w:rsidR="0011403F">
        <w:t xml:space="preserve"> that as ranges continue to shift, the competitive exclusion principle may become </w:t>
      </w:r>
      <w:r w:rsidR="00D44C73">
        <w:t xml:space="preserve">even </w:t>
      </w:r>
      <w:r w:rsidR="0011403F">
        <w:t>more pronounced</w:t>
      </w:r>
      <w:r w:rsidR="00D44C73">
        <w:t xml:space="preserve"> </w:t>
      </w:r>
      <w:r w:rsidR="00521091">
        <w:t xml:space="preserve">in the next coming years </w:t>
      </w:r>
      <w:r w:rsidR="00D44C73">
        <w:t>for bats</w:t>
      </w:r>
      <w:r w:rsidR="0011403F">
        <w:t>.</w:t>
      </w:r>
    </w:p>
    <w:p w:rsidR="00CF131C" w:rsidRPr="00CF131C" w:rsidRDefault="00CF131C" w:rsidP="00CB0CD5">
      <w:pPr>
        <w:spacing w:line="480" w:lineRule="auto"/>
      </w:pPr>
    </w:p>
    <w:p w:rsidR="009921E0" w:rsidRDefault="00D20DE9" w:rsidP="00CB0CD5">
      <w:pPr>
        <w:spacing w:line="480" w:lineRule="auto"/>
        <w:rPr>
          <w:i/>
        </w:rPr>
      </w:pPr>
      <w:r>
        <w:rPr>
          <w:i/>
        </w:rPr>
        <w:tab/>
      </w:r>
      <w:r w:rsidR="009921E0" w:rsidRPr="00C903A4">
        <w:rPr>
          <w:i/>
        </w:rPr>
        <w:t>4.2 Predators</w:t>
      </w:r>
      <w:r w:rsidR="00331573">
        <w:rPr>
          <w:i/>
        </w:rPr>
        <w:t xml:space="preserve"> and Habitat Fragmentation</w:t>
      </w:r>
    </w:p>
    <w:p w:rsidR="009E6871" w:rsidRDefault="00331573" w:rsidP="00CB0CD5">
      <w:pPr>
        <w:spacing w:line="480" w:lineRule="auto"/>
      </w:pPr>
      <w:r>
        <w:t xml:space="preserve">The owl is a common predator of avians, and to a lesser extent of bats--however, </w:t>
      </w:r>
      <w:r w:rsidR="00E609BB">
        <w:t>it is unclear how shifting roosts and foraging behavior</w:t>
      </w:r>
      <w:r>
        <w:t xml:space="preserve"> may </w:t>
      </w:r>
      <w:r w:rsidR="00E9621B">
        <w:t xml:space="preserve">subsequently </w:t>
      </w:r>
      <w:r>
        <w:t xml:space="preserve">affect </w:t>
      </w:r>
      <w:r w:rsidR="003210FC">
        <w:t xml:space="preserve">predatory behaviors of </w:t>
      </w:r>
      <w:r>
        <w:t>owl populations</w:t>
      </w:r>
      <w:r w:rsidR="0099239A">
        <w:t xml:space="preserve"> </w:t>
      </w:r>
      <w:r w:rsidR="009E6871">
        <w:fldChar w:fldCharType="begin"/>
      </w:r>
      <w:r w:rsidR="009E6871">
        <w:instrText xml:space="preserve"> ADDIN ZOTERO_ITEM CSL_CITATION {"citationID":"uJOg92Jd","properties":{"formattedCitation":"(Baxter et al. 2006)","plainCitation":"(Baxter et al. 2006)","noteIndex":0},"citationItems":[{"id":592,"uris":["http://zotero.org/users/local/FV0IC50g/items/JY6Y3J4Z"],"uri":["http://zotero.org/users/local/FV0IC50g/items/JY6Y3J4Z"],"itemData":{"id":592,"type":"article-journal","title":"Behavioural Response of Bats to Perceived Predation Risk While Foraging","container-title":"Ethology","page":"977-983","volume":"112","issue":"10","source":"Wiley Online Library","abstract":"The ability to detect and respond to predation risk while foraging may have important fitness consequences for prey organisms. Anti-predator behaviours may reduce the probability of mortality because of predation, but they may also be associated with reduced foraging efficiency. Several behaviours of bats have been suggested to serve as anti-predator responses, and there is evidence that predation, particularly by avian predators such as owls, may be an important cause of bat mortality. Previous studies have attempted to determine whether predator presence affects bat behaviour when emerging from roost sites, but few have examined effects of predator presence on bat behaviour while foraging. In this study, we investigated whether foraging bats respond to predator cues by presenting bats with an acoustic cue simulating the presence of an owl. Within matched trials, which were conducted at different locations each of 18 nights, significantly fewer bat detections were recorded at owl playback stations than at control stations (no auditory cue), suggesting an avoidance response by bats. An acoustic control (i.e. station playing woodpecker calls), however, did not have significantly more detections than the stations playing the owl calls, suggesting that bats may simply be avoiding noise and more detailed investigation is warranted. Although evidence for owl predation on bats is minimal in North America, results of this study may indicate that the perceived presence of owls may represent a factor influencing the behaviour of bats while foraging.","DOI":"10.1111/j.1439-0310.2006.01249.x","ISSN":"1439-0310","language":"en","author":[{"family":"Baxter","given":"Daniel J. M."},{"family":"Psyllakis","given":"Jennifer M."},{"family":"Gillingham","given":"Michael P."},{"family":"O'Brien","given":"Erin L."}],"issued":{"date-parts":[["2006"]]}}}],"schema":"https://github.com/citation-style-language/schema/raw/master/csl-citation.json"} </w:instrText>
      </w:r>
      <w:r w:rsidR="009E6871">
        <w:fldChar w:fldCharType="separate"/>
      </w:r>
      <w:r w:rsidR="009E6871">
        <w:rPr>
          <w:noProof/>
        </w:rPr>
        <w:t>(Baxter et al. 2006)</w:t>
      </w:r>
      <w:r w:rsidR="009E6871">
        <w:fldChar w:fldCharType="end"/>
      </w:r>
      <w:r>
        <w:t xml:space="preserve">. While evidence suggests </w:t>
      </w:r>
      <w:r w:rsidR="00AE1059">
        <w:t xml:space="preserve">that </w:t>
      </w:r>
      <w:r>
        <w:t xml:space="preserve">bats are able to detect predators and elicit an avoidance response </w:t>
      </w:r>
      <w:r w:rsidR="00DC5CDE">
        <w:fldChar w:fldCharType="begin"/>
      </w:r>
      <w:r w:rsidR="00DC5CDE">
        <w:instrText xml:space="preserve"> ADDIN ZOTERO_ITEM CSL_CITATION {"citationID":"feGV7aCZ","properties":{"formattedCitation":"(Baxter et al. 2006)","plainCitation":"(Baxter et al. 2006)","noteIndex":0},"citationItems":[{"id":592,"uris":["http://zotero.org/users/local/FV0IC50g/items/JY6Y3J4Z"],"uri":["http://zotero.org/users/local/FV0IC50g/items/JY6Y3J4Z"],"itemData":{"id":592,"type":"article-journal","title":"Behavioural Response of Bats to Perceived Predation Risk While Foraging","container-title":"Ethology","page":"977-983","volume":"112","issue":"10","source":"Wiley Online Library","abstract":"The ability to detect and respond to predation risk while foraging may have important fitness consequences for prey organisms. Anti-predator behaviours may reduce the probability of mortality because of predation, but they may also be associated with reduced foraging efficiency. Several behaviours of bats have been suggested to serve as anti-predator responses, and there is evidence that predation, particularly by avian predators such as owls, may be an important cause of bat mortality. Previous studies have attempted to determine whether predator presence affects bat behaviour when emerging from roost sites, but few have examined effects of predator presence on bat behaviour while foraging. In this study, we investigated whether foraging bats respond to predator cues by presenting bats with an acoustic cue simulating the presence of an owl. Within matched trials, which were conducted at different locations each of 18 nights, significantly fewer bat detections were recorded at owl playback stations than at control stations (no auditory cue), suggesting an avoidance response by bats. An acoustic control (i.e. station playing woodpecker calls), however, did not have significantly more detections than the stations playing the owl calls, suggesting that bats may simply be avoiding noise and more detailed investigation is warranted. Although evidence for owl predation on bats is minimal in North America, results of this study may indicate that the perceived presence of owls may represent a factor influencing the behaviour of bats while foraging.","DOI":"10.1111/j.1439-0310.2006.01249.x","ISSN":"1439-0310","language":"en","author":[{"family":"Baxter","given":"Daniel J. M."},{"family":"Psyllakis","given":"Jennifer M."},{"family":"Gillingham","given":"Michael P."},{"family":"O'Brien","given":"Erin L."}],"issued":{"date-parts":[["2006"]]}}}],"schema":"https://github.com/citation-style-language/schema/raw/master/csl-citation.json"} </w:instrText>
      </w:r>
      <w:r w:rsidR="00DC5CDE">
        <w:fldChar w:fldCharType="separate"/>
      </w:r>
      <w:r w:rsidR="00DC5CDE">
        <w:rPr>
          <w:noProof/>
        </w:rPr>
        <w:t>(Baxter et al. 2006)</w:t>
      </w:r>
      <w:r w:rsidR="00DC5CDE">
        <w:fldChar w:fldCharType="end"/>
      </w:r>
      <w:r w:rsidR="00DC5CDE">
        <w:t xml:space="preserve">, the factors surrounding how their senses may be </w:t>
      </w:r>
      <w:r w:rsidR="0099239A">
        <w:t xml:space="preserve">altered if climate and anthropogenic disturbances continue to </w:t>
      </w:r>
      <w:r w:rsidR="00DC5CDE">
        <w:t xml:space="preserve">change </w:t>
      </w:r>
      <w:r w:rsidR="00AE1059">
        <w:t xml:space="preserve">is </w:t>
      </w:r>
      <w:r w:rsidR="003210FC">
        <w:t xml:space="preserve">yet </w:t>
      </w:r>
      <w:r w:rsidR="00E9621B">
        <w:t>un</w:t>
      </w:r>
      <w:r w:rsidR="00AE1059">
        <w:t>known</w:t>
      </w:r>
      <w:r w:rsidR="00DC5CDE">
        <w:t xml:space="preserve">. </w:t>
      </w:r>
      <w:r w:rsidR="00E9621B">
        <w:lastRenderedPageBreak/>
        <w:t>Furthermore, studies indicate that</w:t>
      </w:r>
      <w:r w:rsidR="00F8326D">
        <w:t xml:space="preserve"> increasing habitat fragmentation</w:t>
      </w:r>
      <w:r w:rsidR="0074326B">
        <w:t xml:space="preserve"> </w:t>
      </w:r>
      <w:r w:rsidR="00E9621B">
        <w:t xml:space="preserve">gives </w:t>
      </w:r>
      <w:r w:rsidR="003210FC">
        <w:t xml:space="preserve">rise </w:t>
      </w:r>
      <w:r w:rsidR="00E9621B">
        <w:t xml:space="preserve">to more </w:t>
      </w:r>
      <w:r w:rsidR="003210FC">
        <w:t>inhospitable matrices</w:t>
      </w:r>
      <w:r w:rsidR="0074326B">
        <w:t xml:space="preserve"> </w:t>
      </w:r>
      <w:r w:rsidR="00E9621B">
        <w:t xml:space="preserve">which </w:t>
      </w:r>
      <w:r w:rsidR="00C82097">
        <w:t>tend to result in lower rates of migration</w:t>
      </w:r>
      <w:r w:rsidR="008A4F9A">
        <w:t xml:space="preserve"> </w:t>
      </w:r>
      <w:r w:rsidR="009E6871">
        <w:fldChar w:fldCharType="begin"/>
      </w:r>
      <w:r w:rsidR="009E6871">
        <w:instrText xml:space="preserve"> ADDIN ZOTERO_ITEM CSL_CITATION {"citationID":"zcTwnv1f","properties":{"formattedCitation":"(Collingham and Huntley 2000)","plainCitation":"(Collingham and Huntley 2000)","noteIndex":0},"citationItems":[{"id":247,"uris":["http://zotero.org/users/local/FV0IC50g/items/GQAX6SF6"],"uri":["http://zotero.org/users/local/FV0IC50g/items/GQAX6SF6"],"itemData":{"id":247,"type":"article-journal","title":"Impacts of Habitat Fragmentation and Patch Size Upon Migration Rates","container-title":"Ecological Applications","page":"131-144","volume":"10","issue":"1","source":"Wiley Online Library","abstract":"A spatially explicit model (MIGRATE) was used to investigate the effects of habitat loss and fragmentation on the ability of species to migrate in response to climate change. Illustrative simulations were run using parameters that represent the reproductive and dispersal characteristics of the wind-dispersed tree Tilia cordata (small-leaved lime). Hierarchically structured landscapes with different patch sizes and overall habitat suitability levels were generated at a 1-km resolution for a 200 × 800 km area. Simulated migration rates slowed markedly when habitat availability fell below </w:instrText>
      </w:r>
      <w:r w:rsidR="009E6871">
        <w:rPr>
          <w:rFonts w:ascii="Cambria Math" w:hAnsi="Cambria Math" w:cs="Cambria Math"/>
        </w:rPr>
        <w:instrText>∼</w:instrText>
      </w:r>
      <w:r w:rsidR="009E6871">
        <w:instrText xml:space="preserve">25% of the landscape area, especially in landscapes composed of fewer larger patches. The implication of these results for the management of landscapes for species conservation is discussed.","DOI":"10.1890/1051-0761(2000)010[0131:IOHFAP]2.0.CO;2","ISSN":"1939-5582","language":"en","author":[{"family":"Collingham","given":"Yvonne C."},{"family":"Huntley","given":"Brian"}],"issued":{"date-parts":[["2000"]]}}}],"schema":"https://github.com/citation-style-language/schema/raw/master/csl-citation.json"} </w:instrText>
      </w:r>
      <w:r w:rsidR="009E6871">
        <w:fldChar w:fldCharType="separate"/>
      </w:r>
      <w:r w:rsidR="009E6871">
        <w:rPr>
          <w:noProof/>
        </w:rPr>
        <w:t>(Collingham and Huntley 2000)</w:t>
      </w:r>
      <w:r w:rsidR="009E6871">
        <w:fldChar w:fldCharType="end"/>
      </w:r>
      <w:r w:rsidR="003210FC">
        <w:t xml:space="preserve">.  How this will affect the </w:t>
      </w:r>
      <w:r w:rsidR="00B86C2B">
        <w:t xml:space="preserve">already tenuous </w:t>
      </w:r>
      <w:r w:rsidR="003210FC">
        <w:t xml:space="preserve">predator-prey dynamics of both </w:t>
      </w:r>
      <w:r w:rsidR="00B86C2B">
        <w:t>species</w:t>
      </w:r>
      <w:r w:rsidR="003210FC">
        <w:t xml:space="preserve"> </w:t>
      </w:r>
      <w:r w:rsidR="00ED5CAC">
        <w:t>is still unclear</w:t>
      </w:r>
      <w:r w:rsidR="003210FC">
        <w:t>.</w:t>
      </w:r>
    </w:p>
    <w:p w:rsidR="009E6871" w:rsidRDefault="009E6871" w:rsidP="00CB0CD5">
      <w:pPr>
        <w:spacing w:line="480" w:lineRule="auto"/>
      </w:pPr>
    </w:p>
    <w:p w:rsidR="002C6681" w:rsidRPr="002C6681" w:rsidRDefault="009921E0" w:rsidP="00CB0CD5">
      <w:pPr>
        <w:spacing w:line="480" w:lineRule="auto"/>
        <w:rPr>
          <w:b/>
        </w:rPr>
      </w:pPr>
      <w:r w:rsidRPr="00C903A4">
        <w:rPr>
          <w:b/>
        </w:rPr>
        <w:t>5. White Nose Syndrome (WNS)</w:t>
      </w:r>
    </w:p>
    <w:p w:rsidR="009921E0" w:rsidRPr="00C903A4" w:rsidRDefault="002C6681" w:rsidP="00CB0CD5">
      <w:pPr>
        <w:spacing w:line="480" w:lineRule="auto"/>
        <w:rPr>
          <w:i/>
        </w:rPr>
      </w:pPr>
      <w:r>
        <w:rPr>
          <w:i/>
        </w:rPr>
        <w:tab/>
      </w:r>
      <w:r w:rsidR="009921E0" w:rsidRPr="00C903A4">
        <w:rPr>
          <w:i/>
        </w:rPr>
        <w:t>5.1 Origin and Europe</w:t>
      </w:r>
    </w:p>
    <w:p w:rsidR="001F2CBB" w:rsidRDefault="00E748E6" w:rsidP="00CB0CD5">
      <w:pPr>
        <w:spacing w:line="480" w:lineRule="auto"/>
      </w:pPr>
      <w:r>
        <w:t xml:space="preserve">The </w:t>
      </w:r>
      <w:r w:rsidR="005F4939">
        <w:t>North American uptick in</w:t>
      </w:r>
      <w:r w:rsidR="009813CB">
        <w:t xml:space="preserve"> </w:t>
      </w:r>
      <w:r w:rsidR="005F4939" w:rsidRPr="005F4939">
        <w:rPr>
          <w:i/>
        </w:rPr>
        <w:t>Pseudogymnoascus destructa</w:t>
      </w:r>
      <w:r w:rsidR="009813CB">
        <w:rPr>
          <w:i/>
        </w:rPr>
        <w:t>ns</w:t>
      </w:r>
      <w:r w:rsidR="005F4939">
        <w:t xml:space="preserve"> (Pd) (</w:t>
      </w:r>
      <w:r w:rsidR="00236ECD">
        <w:t xml:space="preserve">Pd, </w:t>
      </w:r>
      <w:r w:rsidR="005F4939">
        <w:t xml:space="preserve">formerly </w:t>
      </w:r>
      <w:r w:rsidR="005F4939" w:rsidRPr="005F4939">
        <w:rPr>
          <w:i/>
        </w:rPr>
        <w:t>Geomyces destructans</w:t>
      </w:r>
      <w:r w:rsidR="005F4939">
        <w:rPr>
          <w:i/>
        </w:rPr>
        <w:t xml:space="preserve">, </w:t>
      </w:r>
      <w:r w:rsidR="005F4939">
        <w:t>Gd</w:t>
      </w:r>
      <w:r>
        <w:t xml:space="preserve">) </w:t>
      </w:r>
      <w:r w:rsidR="00AE1059">
        <w:t xml:space="preserve">or </w:t>
      </w:r>
      <w:r w:rsidR="002877FF">
        <w:t>more commonl</w:t>
      </w:r>
      <w:r w:rsidR="00AE1059">
        <w:t>y,</w:t>
      </w:r>
      <w:r w:rsidR="002877FF">
        <w:t xml:space="preserve"> White-Nose Syndrome (WNS)</w:t>
      </w:r>
      <w:r w:rsidR="009813CB">
        <w:t>,</w:t>
      </w:r>
      <w:r w:rsidR="002877FF">
        <w:t xml:space="preserve"> </w:t>
      </w:r>
      <w:r w:rsidR="005F4939">
        <w:t xml:space="preserve">has resulted in </w:t>
      </w:r>
      <w:r w:rsidR="007F1088">
        <w:t xml:space="preserve">the </w:t>
      </w:r>
      <w:r w:rsidR="005F4939">
        <w:t xml:space="preserve">swift and devastating decline </w:t>
      </w:r>
      <w:r w:rsidR="007F1088">
        <w:t xml:space="preserve">of </w:t>
      </w:r>
      <w:r w:rsidR="005F4939">
        <w:t>cave-dwelling bats</w:t>
      </w:r>
      <w:r w:rsidR="002877FF">
        <w:t xml:space="preserve"> since its discovery in </w:t>
      </w:r>
      <w:r w:rsidR="00145B37">
        <w:t xml:space="preserve">the caves of Albany, New York in </w:t>
      </w:r>
      <w:r w:rsidR="002877FF">
        <w:t>20</w:t>
      </w:r>
      <w:r w:rsidR="005E445F">
        <w:t>06</w:t>
      </w:r>
      <w:r w:rsidR="005F4939">
        <w:t xml:space="preserve"> </w:t>
      </w:r>
      <w:r w:rsidR="009E6871">
        <w:fldChar w:fldCharType="begin"/>
      </w:r>
      <w:r w:rsidR="009E6871">
        <w:instrText xml:space="preserve"> ADDIN ZOTERO_ITEM CSL_CITATION {"citationID":"LtzfRweu","properties":{"formattedCitation":"(Warnecke et al. 2012)","plainCitation":"(Warnecke et al. 2012)","noteIndex":0},"citationItems":[{"id":585,"uris":["http://zotero.org/users/local/FV0IC50g/items/KCKZTGJK"],"uri":["http://zotero.org/users/local/FV0IC50g/items/KCKZTGJK"],"itemData":{"id":585,"type":"article-journal","title":"Inoculation of bats with European Geomyces destructans supports the novel pathogen hypothesis for the origin of white-nose syndrome","container-title":"Proceedings of the National Academy of Sciences","page":"6999-7003","volume":"109","issue":"18","source":"Crossref","DOI":"10.1073/pnas.1200374109","ISSN":"0027-8424, 1091-6490","language":"en","author":[{"family":"Warnecke","given":"L."},{"family":"Turner","given":"J. M."},{"family":"Bollinger","given":"T. K."},{"family":"Lorch","given":"J. M."},{"family":"Misra","given":"V."},{"family":"Cryan","given":"P. M."},{"family":"Wibbelt","given":"G."},{"family":"Blehert","given":"D. S."},{"family":"Willis","given":"C. K. R."}],"issued":{"date-parts":[["2012",5,1]]}}}],"schema":"https://github.com/citation-style-language/schema/raw/master/csl-citation.json"} </w:instrText>
      </w:r>
      <w:r w:rsidR="009E6871">
        <w:fldChar w:fldCharType="separate"/>
      </w:r>
      <w:r w:rsidR="009E6871">
        <w:rPr>
          <w:noProof/>
        </w:rPr>
        <w:t>(Warnecke et al. 2012)</w:t>
      </w:r>
      <w:r w:rsidR="009E6871">
        <w:fldChar w:fldCharType="end"/>
      </w:r>
      <w:r w:rsidR="005F4939">
        <w:t xml:space="preserve">. </w:t>
      </w:r>
      <w:r w:rsidR="00AE1059">
        <w:t xml:space="preserve">Pd </w:t>
      </w:r>
      <w:r w:rsidR="006F166A">
        <w:t xml:space="preserve">is a cold-adapted fungus that </w:t>
      </w:r>
      <w:r w:rsidR="00AE1059">
        <w:t>causes epidermal wing damage</w:t>
      </w:r>
      <w:r w:rsidR="006F166A">
        <w:t xml:space="preserve"> by altering</w:t>
      </w:r>
      <w:r w:rsidR="00AE1059">
        <w:t xml:space="preserve"> </w:t>
      </w:r>
      <w:r w:rsidR="00197D42">
        <w:t>torpor</w:t>
      </w:r>
      <w:r w:rsidR="00AE1059">
        <w:t xml:space="preserve"> (cold)-arousal cycles in bat hibernation</w:t>
      </w:r>
      <w:r w:rsidR="009F4671">
        <w:t xml:space="preserve"> that </w:t>
      </w:r>
      <w:r w:rsidR="006F166A">
        <w:t>leads to</w:t>
      </w:r>
      <w:r w:rsidR="00AE1059">
        <w:t xml:space="preserve"> dehydration </w:t>
      </w:r>
      <w:r w:rsidR="009F4671">
        <w:t>of the epidermal layer</w:t>
      </w:r>
      <w:r w:rsidR="00AE1059">
        <w:t xml:space="preserve">. </w:t>
      </w:r>
      <w:r>
        <w:t xml:space="preserve">Studies </w:t>
      </w:r>
      <w:r w:rsidR="005F4939">
        <w:t xml:space="preserve">by Warnecke </w:t>
      </w:r>
      <w:r w:rsidR="005F4939" w:rsidRPr="0095191D">
        <w:t>and al</w:t>
      </w:r>
      <w:r w:rsidR="005F4939" w:rsidRPr="005F688A">
        <w:rPr>
          <w:i/>
        </w:rPr>
        <w:t>.</w:t>
      </w:r>
      <w:r w:rsidR="00F96F14">
        <w:t xml:space="preserve"> (2012)</w:t>
      </w:r>
      <w:r w:rsidR="005F4939">
        <w:t xml:space="preserve"> support the </w:t>
      </w:r>
      <w:r w:rsidR="002877FF">
        <w:t>'</w:t>
      </w:r>
      <w:r w:rsidR="005F4939">
        <w:t xml:space="preserve">novel </w:t>
      </w:r>
      <w:r w:rsidR="002877FF">
        <w:t xml:space="preserve">pathogen hypothesis' </w:t>
      </w:r>
      <w:r w:rsidR="007F1088">
        <w:t>(</w:t>
      </w:r>
      <w:r w:rsidR="001307DB">
        <w:t xml:space="preserve">i.e. that </w:t>
      </w:r>
      <w:r w:rsidR="007F1088">
        <w:t xml:space="preserve">the disease has recently spread into new geographic areas) </w:t>
      </w:r>
      <w:r w:rsidR="002877FF">
        <w:t>which neatly explains</w:t>
      </w:r>
      <w:r w:rsidR="00F96F14">
        <w:t xml:space="preserve"> why North American bats are more susceptible to the disease than European bats</w:t>
      </w:r>
      <w:r w:rsidR="001307DB">
        <w:t xml:space="preserve">, as opposed to </w:t>
      </w:r>
      <w:r w:rsidR="00033430">
        <w:t xml:space="preserve">there being </w:t>
      </w:r>
      <w:r w:rsidR="001307DB">
        <w:t>a more</w:t>
      </w:r>
      <w:r w:rsidR="00121857">
        <w:t xml:space="preserve"> endemic pathogenicity of Pd itself</w:t>
      </w:r>
      <w:r w:rsidR="002877FF">
        <w:t xml:space="preserve">. </w:t>
      </w:r>
      <w:r w:rsidR="00EB447B">
        <w:t>Further</w:t>
      </w:r>
      <w:r>
        <w:t>more,</w:t>
      </w:r>
      <w:r w:rsidR="00EB447B">
        <w:t xml:space="preserve"> molecular comparison of </w:t>
      </w:r>
      <w:r w:rsidR="001307DB">
        <w:t xml:space="preserve">DNA </w:t>
      </w:r>
      <w:r w:rsidR="00EB447B">
        <w:t>in North American and European bats reveal a high degree of genetic similarity, indicat</w:t>
      </w:r>
      <w:r>
        <w:t>ing</w:t>
      </w:r>
      <w:r w:rsidR="00EB447B">
        <w:t xml:space="preserve"> that the source population for Pd </w:t>
      </w:r>
      <w:r w:rsidR="0035607F">
        <w:t xml:space="preserve">most likely </w:t>
      </w:r>
      <w:r w:rsidR="00EB447B">
        <w:t xml:space="preserve">originated in Europe </w:t>
      </w:r>
      <w:r w:rsidR="009E6871">
        <w:fldChar w:fldCharType="begin"/>
      </w:r>
      <w:r w:rsidR="009E6871">
        <w:instrText xml:space="preserve"> ADDIN ZOTERO_ITEM CSL_CITATION {"citationID":"Ho36gmTG","properties":{"formattedCitation":"(Leopardi et al. 2015)","plainCitation":"(Leopardi et al. 2015)","noteIndex":0},"citationItems":[{"id":521,"uris":["http://zotero.org/users/local/FV0IC50g/items/KYAPUZ2L"],"uri":["http://zotero.org/users/local/FV0IC50g/items/KYAPUZ2L"],"itemData":{"id":521,"type":"article-journal","title":"White-Nose Syndrome fungus introduced from Europe to North America","container-title":"Current Biology","page":"R217-R219","volume":"25","issue":"6","source":"Crossref","DOI":"10.1016/j.cub.2015.01.047","ISSN":"09609822","language":"en","author":[{"family":"Leopardi","given":"Stefania"},{"family":"Blake","given":"Damer"},{"family":"Puechmaille","given":"Sébastien J."}],"issued":{"date-parts":[["2015",3]]}}}],"schema":"https://github.com/citation-style-language/schema/raw/master/csl-citation.json"} </w:instrText>
      </w:r>
      <w:r w:rsidR="009E6871">
        <w:fldChar w:fldCharType="separate"/>
      </w:r>
      <w:r w:rsidR="009E6871">
        <w:rPr>
          <w:noProof/>
        </w:rPr>
        <w:t>(Leopardi et al. 2015)</w:t>
      </w:r>
      <w:r w:rsidR="009E6871">
        <w:fldChar w:fldCharType="end"/>
      </w:r>
      <w:r w:rsidR="00EB447B">
        <w:t xml:space="preserve">. </w:t>
      </w:r>
      <w:r w:rsidR="00D42D4E">
        <w:t>As bats</w:t>
      </w:r>
      <w:r w:rsidR="0035607F">
        <w:t xml:space="preserve"> </w:t>
      </w:r>
      <w:r w:rsidR="00D42D4E">
        <w:t xml:space="preserve">do not engage in trans-oceanic migratory patterns, </w:t>
      </w:r>
      <w:r w:rsidR="00724F7D">
        <w:t xml:space="preserve">this suggests that humans may </w:t>
      </w:r>
      <w:r w:rsidR="0035607F">
        <w:t>have been a</w:t>
      </w:r>
      <w:r w:rsidR="00724F7D">
        <w:t xml:space="preserve"> </w:t>
      </w:r>
      <w:r w:rsidR="0035607F">
        <w:t>causal</w:t>
      </w:r>
      <w:r w:rsidR="00724F7D">
        <w:t xml:space="preserve"> vector for the </w:t>
      </w:r>
      <w:r w:rsidR="0035607F">
        <w:t xml:space="preserve">spread of the </w:t>
      </w:r>
      <w:r w:rsidR="00724F7D">
        <w:t>disease</w:t>
      </w:r>
      <w:r w:rsidR="00D42D4E">
        <w:t xml:space="preserve">. </w:t>
      </w:r>
      <w:r w:rsidR="00724F7D">
        <w:t>T</w:t>
      </w:r>
      <w:r w:rsidR="00EB447B">
        <w:t>he death toll so far has reached between 5-6 million bats</w:t>
      </w:r>
      <w:r w:rsidR="00196201">
        <w:t xml:space="preserve"> since 2006</w:t>
      </w:r>
      <w:r w:rsidR="008631E9">
        <w:t xml:space="preserve"> (the most affected </w:t>
      </w:r>
      <w:r w:rsidR="009F4671">
        <w:t xml:space="preserve">of which is </w:t>
      </w:r>
      <w:r w:rsidR="008631E9">
        <w:t>the little brown bat</w:t>
      </w:r>
      <w:r w:rsidR="001307DB">
        <w:t xml:space="preserve">, </w:t>
      </w:r>
      <w:r w:rsidR="008631E9" w:rsidRPr="00F97184">
        <w:rPr>
          <w:i/>
        </w:rPr>
        <w:t>M. lucifugus</w:t>
      </w:r>
      <w:r w:rsidR="008631E9">
        <w:rPr>
          <w:i/>
        </w:rPr>
        <w:t>),</w:t>
      </w:r>
      <w:r w:rsidR="009F4671">
        <w:t xml:space="preserve"> a</w:t>
      </w:r>
      <w:r w:rsidR="00EB447B">
        <w:t xml:space="preserve">nd is rising rapidly </w:t>
      </w:r>
      <w:r w:rsidR="00EB447B">
        <w:fldChar w:fldCharType="begin"/>
      </w:r>
      <w:r w:rsidR="00EB447B">
        <w:instrText xml:space="preserve"> ADDIN ZOTERO_ITEM CSL_CITATION {"citationID":"flF30IAC","properties":{"formattedCitation":"(Leopardi et al. 2015)","plainCitation":"(Leopardi et al. 2015)","noteIndex":0},"citationItems":[{"id":521,"uris":["http://zotero.org/users/local/FV0IC50g/items/KYAPUZ2L"],"uri":["http://zotero.org/users/local/FV0IC50g/items/KYAPUZ2L"],"itemData":{"id":521,"type":"article-journal","title":"White-Nose Syndrome fungus introduced from Europe to North America","container-title":"Current Biology","page":"R217-R219","volume":"25","issue":"6","source":"Crossref","DOI":"10.1016/j.cub.2015.01.047","ISSN":"09609822","language":"en","author":[{"family":"Leopardi","given":"Stefania"},{"family":"Blake","given":"Damer"},{"family":"Puechmaille","given":"Sébastien J."}],"issued":{"date-parts":[["2015",3]]}}}],"schema":"https://github.com/citation-style-language/schema/raw/master/csl-citation.json"} </w:instrText>
      </w:r>
      <w:r w:rsidR="00EB447B">
        <w:fldChar w:fldCharType="separate"/>
      </w:r>
      <w:r w:rsidR="00EB447B">
        <w:rPr>
          <w:noProof/>
        </w:rPr>
        <w:t>(Leopardi et al. 2015)</w:t>
      </w:r>
      <w:r w:rsidR="00EB447B">
        <w:fldChar w:fldCharType="end"/>
      </w:r>
      <w:r w:rsidR="00EB447B">
        <w:t>.</w:t>
      </w:r>
      <w:r w:rsidR="001F2CBB">
        <w:t xml:space="preserve"> </w:t>
      </w:r>
      <w:r w:rsidR="008631E9">
        <w:t>This</w:t>
      </w:r>
      <w:r w:rsidR="001F2CBB">
        <w:t xml:space="preserve"> 'pathological pollution' not only poses significant threat</w:t>
      </w:r>
      <w:r w:rsidR="008631E9">
        <w:t>s</w:t>
      </w:r>
      <w:r w:rsidR="001F2CBB">
        <w:t xml:space="preserve"> to global biodiversity, but </w:t>
      </w:r>
      <w:r w:rsidR="009F4671">
        <w:t>can</w:t>
      </w:r>
      <w:r w:rsidR="00724F7D">
        <w:t xml:space="preserve"> </w:t>
      </w:r>
      <w:r w:rsidR="00EB2B2A">
        <w:t xml:space="preserve">also </w:t>
      </w:r>
      <w:r w:rsidR="00724F7D">
        <w:t>be very expensive:</w:t>
      </w:r>
      <w:r w:rsidR="001F2CBB">
        <w:t xml:space="preserve"> the </w:t>
      </w:r>
      <w:r w:rsidR="00724F7D">
        <w:t xml:space="preserve">present </w:t>
      </w:r>
      <w:r w:rsidR="001F2CBB">
        <w:t xml:space="preserve">cost of </w:t>
      </w:r>
      <w:r w:rsidR="00724F7D">
        <w:t xml:space="preserve">an </w:t>
      </w:r>
      <w:r w:rsidR="001F2CBB">
        <w:t xml:space="preserve">introduced disease to human, livestock and </w:t>
      </w:r>
      <w:r w:rsidR="001F2CBB">
        <w:lastRenderedPageBreak/>
        <w:t>crop plant health alone is $41 billion annually in the U</w:t>
      </w:r>
      <w:r w:rsidR="001307DB">
        <w:t xml:space="preserve">nited </w:t>
      </w:r>
      <w:r w:rsidR="001F2CBB">
        <w:t>S</w:t>
      </w:r>
      <w:r w:rsidR="001307DB">
        <w:t>tates</w:t>
      </w:r>
      <w:r w:rsidR="009E6871">
        <w:t xml:space="preserve"> </w:t>
      </w:r>
      <w:r w:rsidR="009E6871">
        <w:fldChar w:fldCharType="begin"/>
      </w:r>
      <w:r w:rsidR="004B6CCB">
        <w:instrText xml:space="preserve"> ADDIN ZOTERO_ITEM CSL_CITATION {"citationID":"bcvKd3tD","properties":{"formattedCitation":"(Daszak et al. 2000)","plainCitation":"(Daszak et al. 2000)","dontUpdate":true,"noteIndex":0},"citationItems":[{"id":556,"uris":["http://zotero.org/users/local/FV0IC50g/items/LWZKFMDX"],"uri":["http://zotero.org/users/local/FV0IC50g/items/LWZKFMDX"],"itemData":{"id":556,"type":"article-journal","title":"Emerging Infectious Diseases of Wildlife-Threats to Biodiversity and Human Health","container-title":"Science","page":"443-449","volume":"287","issue":"5452","source":"JSTOR","archive":"JSTOR","abstract":"[Emerging infectious diseases (EIDs) of free-living wild animals can be classified into three major groups on the basis of key epizootiological criteria: (i) EIDs associated with \"spill-over\" from domestic animals to wildlife populations living in proximity; (ii) EIDs related directly to human intervention, via host or parasite translocations; and (iii) EIDs with no overt human or domestic animal involvement. These phenomena have two major biological implications: first, many wildlife species are reservoirs of pathogens that threaten domestic animal and human health; second, wildlife EIDs pose a substantial threat to the conservation of global biodiversity.]","ISSN":"0036-8075","author":[{"family":"Daszak","given":"Peter"},{"family":"Cunningham","given":"Andrew A."},{"family":"Hyatt","given":"Alex D."}],"issued":{"date-parts":[["2000"]]}}}],"schema":"https://github.com/citation-style-language/schema/raw/master/csl-citation.json"} </w:instrText>
      </w:r>
      <w:r w:rsidR="009E6871">
        <w:fldChar w:fldCharType="separate"/>
      </w:r>
      <w:r w:rsidR="009E6871">
        <w:rPr>
          <w:noProof/>
        </w:rPr>
        <w:t>(Daszak et al. 2000</w:t>
      </w:r>
      <w:r w:rsidR="00CD6949">
        <w:rPr>
          <w:noProof/>
        </w:rPr>
        <w:t>, see figure 1</w:t>
      </w:r>
      <w:r w:rsidR="009E6871">
        <w:rPr>
          <w:noProof/>
        </w:rPr>
        <w:t>)</w:t>
      </w:r>
      <w:r w:rsidR="009E6871">
        <w:fldChar w:fldCharType="end"/>
      </w:r>
      <w:r w:rsidR="002877FF">
        <w:t>.</w:t>
      </w:r>
      <w:r w:rsidR="001F2CBB">
        <w:t xml:space="preserve"> </w:t>
      </w:r>
      <w:r w:rsidR="00724F7D">
        <w:t>Therefore, it is imperative</w:t>
      </w:r>
      <w:r w:rsidR="001F2CBB">
        <w:t xml:space="preserve"> to understand the mechanism by which </w:t>
      </w:r>
      <w:r w:rsidR="001307DB">
        <w:t>Pd</w:t>
      </w:r>
      <w:r w:rsidR="001F2CBB">
        <w:t xml:space="preserve"> spreads </w:t>
      </w:r>
      <w:r w:rsidR="00724F7D">
        <w:t xml:space="preserve">in order </w:t>
      </w:r>
      <w:r w:rsidR="001F2CBB">
        <w:t xml:space="preserve">to prevent both ecological and financial </w:t>
      </w:r>
      <w:r w:rsidR="00EB2B2A">
        <w:t>collapse</w:t>
      </w:r>
      <w:r w:rsidR="001F2CBB">
        <w:t>.</w:t>
      </w:r>
    </w:p>
    <w:p w:rsidR="009F5777" w:rsidRDefault="009F5777" w:rsidP="00CB0CD5">
      <w:pPr>
        <w:spacing w:line="480" w:lineRule="auto"/>
      </w:pPr>
    </w:p>
    <w:p w:rsidR="009F5777" w:rsidRDefault="009F5777" w:rsidP="00CB0CD5">
      <w:pPr>
        <w:spacing w:line="480" w:lineRule="auto"/>
      </w:pPr>
      <w:r>
        <w:rPr>
          <w:noProof/>
        </w:rPr>
        <w:drawing>
          <wp:inline distT="0" distB="0" distL="0" distR="0">
            <wp:extent cx="5124261" cy="323167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szak et al.png"/>
                    <pic:cNvPicPr/>
                  </pic:nvPicPr>
                  <pic:blipFill>
                    <a:blip r:embed="rId7">
                      <a:extLst>
                        <a:ext uri="{28A0092B-C50C-407E-A947-70E740481C1C}">
                          <a14:useLocalDpi xmlns:a14="http://schemas.microsoft.com/office/drawing/2010/main" val="0"/>
                        </a:ext>
                      </a:extLst>
                    </a:blip>
                    <a:stretch>
                      <a:fillRect/>
                    </a:stretch>
                  </pic:blipFill>
                  <pic:spPr>
                    <a:xfrm>
                      <a:off x="0" y="0"/>
                      <a:ext cx="5139179" cy="3241087"/>
                    </a:xfrm>
                    <a:prstGeom prst="rect">
                      <a:avLst/>
                    </a:prstGeom>
                  </pic:spPr>
                </pic:pic>
              </a:graphicData>
            </a:graphic>
          </wp:inline>
        </w:drawing>
      </w:r>
    </w:p>
    <w:p w:rsidR="00D25914" w:rsidRDefault="00197D42" w:rsidP="00CB0CD5">
      <w:pPr>
        <w:spacing w:line="480" w:lineRule="auto"/>
      </w:pPr>
      <w:r>
        <w:t>Fig.1. The ecological connectivity between species of Emerging Infectious Diseases (Daszak et al. 2000).</w:t>
      </w:r>
    </w:p>
    <w:p w:rsidR="00ED673F" w:rsidRDefault="00ED673F" w:rsidP="00CB0CD5">
      <w:pPr>
        <w:spacing w:line="480" w:lineRule="auto"/>
        <w:rPr>
          <w:i/>
        </w:rPr>
      </w:pPr>
    </w:p>
    <w:p w:rsidR="009921E0" w:rsidRDefault="00ED673F" w:rsidP="00CB0CD5">
      <w:pPr>
        <w:spacing w:line="480" w:lineRule="auto"/>
        <w:rPr>
          <w:i/>
        </w:rPr>
      </w:pPr>
      <w:r>
        <w:rPr>
          <w:i/>
        </w:rPr>
        <w:tab/>
      </w:r>
      <w:r w:rsidR="009921E0" w:rsidRPr="00C903A4">
        <w:rPr>
          <w:i/>
        </w:rPr>
        <w:t>5.2 Clonal reproduction</w:t>
      </w:r>
    </w:p>
    <w:p w:rsidR="001F2CBB" w:rsidRDefault="00197D42" w:rsidP="00CB0CD5">
      <w:pPr>
        <w:spacing w:line="480" w:lineRule="auto"/>
      </w:pPr>
      <w:r>
        <w:t xml:space="preserve">While early studies in New York have mostly been pseudoreplications of isolates in neighboring geographic areas (Pd can spread through air, soil and water) the one surprising piece of evidence is that while Pd reproduces asexually, some populations in North America have undergone recombination events </w:t>
      </w:r>
      <w:r>
        <w:fldChar w:fldCharType="begin"/>
      </w:r>
      <w:r>
        <w:instrText xml:space="preserve"> ADDIN ZOTERO_ITEM CSL_CITATION {"citationID":"9aIn1Yfs","properties":{"formattedCitation":"(Rajkumar et al. 2011)","plainCitation":"(Rajkumar et al. 2011)","noteIndex":0},"citationItems":[{"id":516,"uris":["http://zotero.org/users/local/FV0IC50g/items/6R227ZX3"],"uri":["http://zotero.org/users/local/FV0IC50g/items/6R227ZX3"],"itemData":{"id":516,"type":"article-journal","title":"Clonal genotype of Geomyces destructans among bats with White Nose Syndrome, New York, USA","container-title":"Emerging Infectious Diseases","page":"1273-1276","volume":"17","issue":"7","source":"EBSCOhost","archive_location":"21762585","abstract":"The dispersal mechanism of Geomyces destructans, which causes geomycosis (white nose syndrome) in hibernating bats, remains unknown. Multiple gene genealogic analyses were conducted on 16 fungal isolates from diverse sites in New York State during 2008-2010. The results are consistent with the clonal dispersal of a single G. destructans genotype.;","DOI":"10.3201/eid1707.102056","ISSN":"1080-6059","journalAbbreviation":"Emerging Infectious Diseases","author":[{"family":"Rajkumar","given":"Sunanda S"},{"family":"Li","given":"Xiaojiang"},{"family":"Rudd","given":"Robert J"},{"family":"Okoniewski","given":"Joseph C"},{"family":"Xu","given":"Jianping"},{"family":"Chaturvedi","given":"Sudha"},{"family":"Chaturvedi","given":"Vishnu"}],"issued":{"date-parts":[["2011",7]]}}}],"schema":"https://github.com/citation-style-language/schema/raw/master/csl-citation.json"} </w:instrText>
      </w:r>
      <w:r>
        <w:fldChar w:fldCharType="separate"/>
      </w:r>
      <w:r>
        <w:rPr>
          <w:noProof/>
        </w:rPr>
        <w:t>(Rajkumar et al. 2011)</w:t>
      </w:r>
      <w:r>
        <w:fldChar w:fldCharType="end"/>
      </w:r>
      <w:r>
        <w:t xml:space="preserve">. </w:t>
      </w:r>
      <w:r w:rsidR="00D302B6">
        <w:t xml:space="preserve">However, </w:t>
      </w:r>
      <w:r w:rsidR="00D42D4E">
        <w:t xml:space="preserve">since WNS in </w:t>
      </w:r>
      <w:r w:rsidR="00D302B6">
        <w:t>bats is confirmed by morphological appearance and histopathology</w:t>
      </w:r>
      <w:r w:rsidR="00D42D4E">
        <w:t xml:space="preserve">, there exists a reasonable </w:t>
      </w:r>
      <w:r w:rsidR="00D302B6">
        <w:t>sampling bias</w:t>
      </w:r>
      <w:r w:rsidR="00D42D4E">
        <w:t xml:space="preserve"> in confirming the </w:t>
      </w:r>
      <w:r w:rsidR="00C23F12">
        <w:t xml:space="preserve">existence of the </w:t>
      </w:r>
      <w:r w:rsidR="00D42D4E">
        <w:t>disease</w:t>
      </w:r>
      <w:r w:rsidR="009E6871">
        <w:t xml:space="preserve"> </w:t>
      </w:r>
      <w:r w:rsidR="009E6871">
        <w:fldChar w:fldCharType="begin"/>
      </w:r>
      <w:r w:rsidR="009E6871">
        <w:instrText xml:space="preserve"> ADDIN ZOTERO_ITEM CSL_CITATION {"citationID":"ekf2W8Ld","properties":{"formattedCitation":"(Ren et al. 2012)","plainCitation":"(Ren et al. 2012)","noteIndex":0},"citationItems":[{"id":518,"uris":["http://zotero.org/users/local/FV0IC50g/items/VSAGWJ8K"],"uri":["http://zotero.org/users/local/FV0IC50g/items/VSAGWJ8K"],"itemData":{"id":518,"type":"article-journal","title":"Clonal spread of Geomyces destructans among bats, midwestern and southern United States","container-title":"Emerging Infectious Diseases","page":"883-885","volume":"18","issue":"5","source":"EBSCOhost","archive_location":"22516471","DOI":"10.3201/eid1805.111711","ISSN":"1080-6059","journalAbbreviation":"Emerging Infectious Diseases","author":[{"family":"Ren","given":"Ping"},{"family":"Haman","given":"Katie H"},{"family":"Last","given":"Lisa A"},{"family":"Rajkumar","given":"Sunanda S"},{"family":"Keel","given":"M Kevin"},{"family":"Chaturvedi","given":"Vishnu"}],"issued":{"date-parts":[["2012",5]]}}}],"schema":"https://github.com/citation-style-language/schema/raw/master/csl-citation.json"} </w:instrText>
      </w:r>
      <w:r w:rsidR="009E6871">
        <w:fldChar w:fldCharType="separate"/>
      </w:r>
      <w:r w:rsidR="009E6871">
        <w:rPr>
          <w:noProof/>
        </w:rPr>
        <w:t>(Ren et al. 2012)</w:t>
      </w:r>
      <w:r w:rsidR="009E6871">
        <w:fldChar w:fldCharType="end"/>
      </w:r>
      <w:r w:rsidR="00D302B6">
        <w:t xml:space="preserve">. </w:t>
      </w:r>
      <w:r w:rsidR="00ED673F">
        <w:t>Therefore, more</w:t>
      </w:r>
      <w:r w:rsidR="00D42D4E">
        <w:t xml:space="preserve"> recen</w:t>
      </w:r>
      <w:r w:rsidR="00D302B6">
        <w:t xml:space="preserve">t studies have </w:t>
      </w:r>
      <w:r w:rsidR="00D42D4E">
        <w:lastRenderedPageBreak/>
        <w:t>supported the asexual clonal expansion theory</w:t>
      </w:r>
      <w:r w:rsidR="00CD346B">
        <w:t>,</w:t>
      </w:r>
      <w:r w:rsidR="00D42D4E">
        <w:t xml:space="preserve"> </w:t>
      </w:r>
      <w:r w:rsidR="00CD346B">
        <w:t>which explains why</w:t>
      </w:r>
      <w:r w:rsidR="00D302B6">
        <w:t xml:space="preserve"> </w:t>
      </w:r>
      <w:r w:rsidR="00CD346B">
        <w:t xml:space="preserve">substantial phenotypic variation is present </w:t>
      </w:r>
      <w:r w:rsidR="00D42D4E">
        <w:t>with increased distance from the original epicenter</w:t>
      </w:r>
      <w:r w:rsidR="00CD346B">
        <w:t xml:space="preserve"> </w:t>
      </w:r>
      <w:r w:rsidR="009E6871">
        <w:fldChar w:fldCharType="begin"/>
      </w:r>
      <w:r w:rsidR="009E6871">
        <w:instrText xml:space="preserve"> ADDIN ZOTERO_ITEM CSL_CITATION {"citationID":"9ZMpy10q","properties":{"formattedCitation":"(Forsythe et al. 2018)","plainCitation":"(Forsythe et al. 2018)","noteIndex":0},"citationItems":[{"id":310,"uris":["http://zotero.org/users/local/FV0IC50g/items/DLRBWPWH"],"uri":["http://zotero.org/users/local/FV0IC50g/items/DLRBWPWH"],"itemData":{"id":310,"type":"article-journal","title":"Phenotypic Divergence along Geographic Gradients Reveals Potential for Rapid Adaptation of the White-Nose Syndrome Pathogen, &lt;i&gt;Pseudogymnoascus destructans&lt;/i&gt; , in North America","container-title":"Applied and Environmental Microbiology","volume":"84","issue":"16","source":"Crossref","abstract":"White-nose syndrome (WNS) is an ongoing epizootic affecting multiple species of North American bats, caused by epidermal infections of the psychrophilic ﬁlamentous fungus Pseudogymnoascus destructans. Since its introduction from Europe, WNS has spread rapidly across eastern North America and resulted in high mortality rates in bats. At present, the mechanisms behind its spread and the extent of its adaptation to different geographic and ecological niches remain unknown. The objective of this study was to examine the geographic patterns of phenotypic variation and the potential evidence for adaptation among strains representing broad geographic locations in eastern North America. The morphological features of these strains were evaluated on artiﬁcial medium, and the viability of asexual arthroconidia of representative strains was investigated after storage at high (23°C), moderate (14°C), and low (4°C) temperatures at different lengths of time. Our analyses identiﬁed evidence for a geographic pattern of colony morphology changes among the clonal descendants of the fungus, with trait values correlated with increased distance from the epicenter of WNS. Our genomic comparisons of three representative isolates revealed novel genetic polymorphisms and suggested potential candidate mutations that might be related to some of the phenotypic changes. These results show that even though this pathogen arrived in North America only recently and reproduces asexually, there has been substantial evolution and phenotypic diversiﬁcation during its rapid clonal expansion.","URL":"http://aem.asm.org/lookup/doi/10.1128/AEM.00863-18","DOI":"10.1128/AEM.00863-18","ISSN":"0099-2240, 1098-5336","language":"en","author":[{"family":"Forsythe","given":"Adrian"},{"family":"Giglio","given":"Victoria"},{"family":"Asa","given":"Jonathan"},{"family":"Xu","given":"Jianping"}],"editor":[{"family":"Elkins","given":"Christopher A."}],"issued":{"date-parts":[["2018",6,18]]},"accessed":{"date-parts":[["2019",4,3]]}}}],"schema":"https://github.com/citation-style-language/schema/raw/master/csl-citation.json"} </w:instrText>
      </w:r>
      <w:r w:rsidR="009E6871">
        <w:fldChar w:fldCharType="separate"/>
      </w:r>
      <w:r w:rsidR="009E6871">
        <w:rPr>
          <w:noProof/>
        </w:rPr>
        <w:t>(Forsythe et al. 2018)</w:t>
      </w:r>
      <w:r w:rsidR="009E6871">
        <w:fldChar w:fldCharType="end"/>
      </w:r>
      <w:r w:rsidR="00D42D4E">
        <w:t>.</w:t>
      </w:r>
      <w:r w:rsidR="00325BD3">
        <w:t xml:space="preserve"> </w:t>
      </w:r>
    </w:p>
    <w:p w:rsidR="009E6871" w:rsidRDefault="009E6871" w:rsidP="00CB0CD5">
      <w:pPr>
        <w:spacing w:line="480" w:lineRule="auto"/>
      </w:pPr>
    </w:p>
    <w:p w:rsidR="009921E0" w:rsidRPr="00C903A4" w:rsidRDefault="009921E0" w:rsidP="00CB0CD5">
      <w:pPr>
        <w:spacing w:line="480" w:lineRule="auto"/>
        <w:rPr>
          <w:i/>
        </w:rPr>
      </w:pPr>
      <w:r>
        <w:tab/>
      </w:r>
      <w:r w:rsidRPr="00C903A4">
        <w:rPr>
          <w:i/>
        </w:rPr>
        <w:t xml:space="preserve">5.3 Temperature </w:t>
      </w:r>
      <w:r w:rsidR="004E48C6">
        <w:rPr>
          <w:i/>
        </w:rPr>
        <w:t xml:space="preserve">and </w:t>
      </w:r>
      <w:r w:rsidR="009E6871" w:rsidRPr="00C903A4">
        <w:rPr>
          <w:i/>
        </w:rPr>
        <w:t>microclimates</w:t>
      </w:r>
    </w:p>
    <w:p w:rsidR="009E6871" w:rsidRDefault="008600C2" w:rsidP="00CB0CD5">
      <w:pPr>
        <w:spacing w:line="480" w:lineRule="auto"/>
      </w:pPr>
      <w:r>
        <w:t>However, t</w:t>
      </w:r>
      <w:r w:rsidR="00F97184">
        <w:t xml:space="preserve">here are some </w:t>
      </w:r>
      <w:r w:rsidR="00B743D4">
        <w:t xml:space="preserve">recent </w:t>
      </w:r>
      <w:r w:rsidR="00F97184">
        <w:t xml:space="preserve">insights </w:t>
      </w:r>
      <w:r w:rsidR="008631E9">
        <w:t>which may</w:t>
      </w:r>
      <w:r w:rsidR="00F97184">
        <w:t xml:space="preserve"> shed light on the mechanistic process. </w:t>
      </w:r>
      <w:r w:rsidR="009C2C35">
        <w:t xml:space="preserve">For instance, optimal temperatures for </w:t>
      </w:r>
      <w:r w:rsidR="008631E9">
        <w:t xml:space="preserve">its </w:t>
      </w:r>
      <w:r w:rsidR="009C2C35">
        <w:t xml:space="preserve">growth are between 12.5 and </w:t>
      </w:r>
      <w:r w:rsidR="00197D42">
        <w:t>15.8° C</w:t>
      </w:r>
      <w:r w:rsidR="008631E9">
        <w:t>,</w:t>
      </w:r>
      <w:r w:rsidR="009C2C35">
        <w:t xml:space="preserve"> and research </w:t>
      </w:r>
      <w:r w:rsidR="00B743D4">
        <w:t>indicates</w:t>
      </w:r>
      <w:r w:rsidR="009C2C35">
        <w:t xml:space="preserve"> that there </w:t>
      </w:r>
      <w:r w:rsidR="005E445F">
        <w:t xml:space="preserve">is </w:t>
      </w:r>
      <w:r w:rsidR="009C2C35">
        <w:t xml:space="preserve">reduced </w:t>
      </w:r>
      <w:r w:rsidR="00C23F12">
        <w:t xml:space="preserve">Pd </w:t>
      </w:r>
      <w:r w:rsidR="009C2C35">
        <w:t>proliferation and dispersal at higher temperatures</w:t>
      </w:r>
      <w:r w:rsidR="00C23F12">
        <w:t xml:space="preserve"> </w:t>
      </w:r>
      <w:r w:rsidR="009E6871">
        <w:fldChar w:fldCharType="begin"/>
      </w:r>
      <w:r w:rsidR="009E6871">
        <w:instrText xml:space="preserve"> ADDIN ZOTERO_ITEM CSL_CITATION {"citationID":"UF7eaTyW","properties":{"formattedCitation":"(Verant et al. 2012)","plainCitation":"(Verant et al. 2012)","noteIndex":0},"citationItems":[{"id":522,"uris":["http://zotero.org/users/local/FV0IC50g/items/TF88LLD2"],"uri":["http://zotero.org/users/local/FV0IC50g/items/TF88LLD2"],"itemData":{"id":522,"type":"article-journal","title":"Temperature-Dependent Growth of Geomyces destructans, the Fungus That Causes Bat White-Nose Syndrome","container-title":"PLoS ONE","page":"1-7","volume":"7","issue":"9","source":"EBSCOhost","abstract":"White-nose syndrome (WNS) is an emergent disease estimated to have killed over five million North American bats. Caused by the psychrophilic fungus Geomyces destructans, WNS specifically affects bats during hibernation. We describe temperature-dependent growth performance and morphology for six independent isolates of G. destructans from North America and Europe. Thermal performance curves for all isolates displayed an intermediate peak with rapid decline in performance above the peak. Optimal temperatures for growth were between 12.5 and 15.8°C, and the upper critical temperature for growth was between 19.0 and 19.8°C. Growth rates varied across isolates, irrespective of geographic origin, and above 12°C all isolates displayed atypical morphology that may have implications for proliferation of the fungus. This study demonstrates that small variations in temperature, consistent with those inherent of bat hibernacula, affect growth performance and physiology of G. destructans, which may influence temperature-dependent progression and severity of WNS in wild bats.","DOI":"10.1371/journal.pone.0046280","ISSN":"19326203","journalAbbreviation":"PLoS ONE","author":[{"family":"Verant","given":"Michelle L."},{"family":"Boyles","given":"Justin G."},{"family":"Waldrep Jr.","given":"William"},{"family":"Wibbelt","given":"Gudrun"},{"family":"Blehert","given":"David S."},{"family":"Fisher","given":"Matthew Charles"}],"issued":{"date-parts":[["2012",9]]}}}],"schema":"https://github.com/citation-style-language/schema/raw/master/csl-citation.json"} </w:instrText>
      </w:r>
      <w:r w:rsidR="009E6871">
        <w:fldChar w:fldCharType="separate"/>
      </w:r>
      <w:r w:rsidR="009E6871">
        <w:rPr>
          <w:noProof/>
        </w:rPr>
        <w:t>(Verant et al. 2012)</w:t>
      </w:r>
      <w:r w:rsidR="009E6871">
        <w:fldChar w:fldCharType="end"/>
      </w:r>
      <w:r w:rsidR="005E445F">
        <w:t xml:space="preserve">. </w:t>
      </w:r>
      <w:r w:rsidR="006200E8">
        <w:t>However, timing of mortality is largely dependent on colony size</w:t>
      </w:r>
      <w:r w:rsidR="00A05FC8">
        <w:t xml:space="preserve"> (larger extinctions experience greater declines), and </w:t>
      </w:r>
      <w:r w:rsidR="006200E8">
        <w:t xml:space="preserve">species </w:t>
      </w:r>
      <w:r w:rsidR="00513728">
        <w:t>(those that seek a more humid microclimate (caves)</w:t>
      </w:r>
      <w:r w:rsidR="00C23F12">
        <w:t xml:space="preserve">, </w:t>
      </w:r>
      <w:r w:rsidR="00513728">
        <w:t xml:space="preserve">such as </w:t>
      </w:r>
      <w:r w:rsidR="006200E8" w:rsidRPr="00A05FC8">
        <w:rPr>
          <w:i/>
        </w:rPr>
        <w:t>M. lucifugus</w:t>
      </w:r>
      <w:r w:rsidR="00513728">
        <w:t xml:space="preserve">) </w:t>
      </w:r>
      <w:r w:rsidR="006200E8">
        <w:t>tend to experience early mortality</w:t>
      </w:r>
      <w:r w:rsidR="009E6871">
        <w:t xml:space="preserve"> </w:t>
      </w:r>
      <w:r w:rsidR="009E6871">
        <w:fldChar w:fldCharType="begin"/>
      </w:r>
      <w:r w:rsidR="009E6871">
        <w:instrText xml:space="preserve"> ADDIN ZOTERO_ITEM CSL_CITATION {"citationID":"QoMzbeav","properties":{"formattedCitation":"(Wilder et al. 2011)","plainCitation":"(Wilder et al. 2011)","noteIndex":0},"citationItems":[{"id":574,"uris":["http://zotero.org/users/local/FV0IC50g/items/XSM3GWXE"],"uri":["http://zotero.org/users/local/FV0IC50g/items/XSM3GWXE"],"itemData":{"id":574,"type":"article-journal","title":"Risk factors associated with mortality from white-nose syndrome among hibernating bat colonies","container-title":"Biology Letters","page":"950-953","volume":"7","issue":"6","source":"Crossref","DOI":"10.1098/rsbl.2011.0355","ISSN":"1744-9561, 1744-957X","language":"en","author":[{"family":"Wilder","given":"A. P."},{"family":"Frick","given":"W. F."},{"family":"Langwig","given":"K. E."},{"family":"Kunz","given":"T. H."}],"issued":{"date-parts":[["2011",12,23]]}}}],"schema":"https://github.com/citation-style-language/schema/raw/master/csl-citation.json"} </w:instrText>
      </w:r>
      <w:r w:rsidR="009E6871">
        <w:fldChar w:fldCharType="separate"/>
      </w:r>
      <w:r w:rsidR="009E6871">
        <w:rPr>
          <w:noProof/>
        </w:rPr>
        <w:t>(Wilder et al. 2011)</w:t>
      </w:r>
      <w:r w:rsidR="009E6871">
        <w:fldChar w:fldCharType="end"/>
      </w:r>
      <w:r w:rsidR="00513728">
        <w:t xml:space="preserve">. </w:t>
      </w:r>
      <w:r w:rsidR="00D25914">
        <w:t xml:space="preserve"> </w:t>
      </w:r>
      <w:r w:rsidR="00513728">
        <w:t>This may be due to their decreased ability</w:t>
      </w:r>
      <w:r w:rsidR="00A05FC8">
        <w:t xml:space="preserve"> to cope with evaporative water loss from wing damage</w:t>
      </w:r>
      <w:r w:rsidR="00D25914">
        <w:t xml:space="preserve">. </w:t>
      </w:r>
      <w:r w:rsidR="00C23F12">
        <w:t xml:space="preserve">However, while </w:t>
      </w:r>
      <w:r w:rsidR="00D25914">
        <w:t>this highlights the link between Pd transmission, density-dependence of bat colonies, and microclimate</w:t>
      </w:r>
      <w:r>
        <w:t xml:space="preserve"> (that is so far geographically independent), </w:t>
      </w:r>
      <w:r w:rsidR="00D25914">
        <w:t>newer and more accurate simulation models are desperately needed</w:t>
      </w:r>
      <w:r w:rsidR="00513728">
        <w:t xml:space="preserve"> </w:t>
      </w:r>
      <w:r>
        <w:t xml:space="preserve">to assess future impacts of Pd </w:t>
      </w:r>
      <w:r w:rsidR="004F5DAE">
        <w:fldChar w:fldCharType="begin"/>
      </w:r>
      <w:r w:rsidR="004F5DAE">
        <w:instrText xml:space="preserve"> ADDIN ZOTERO_ITEM CSL_CITATION {"citationID":"jSJ7MkvB","properties":{"formattedCitation":"(Langwig et al. 2012)","plainCitation":"(Langwig et al. 2012)","noteIndex":0},"citationItems":[{"id":570,"uris":["http://zotero.org/users/local/FV0IC50g/items/UJVVIZBQ"],"uri":["http://zotero.org/users/local/FV0IC50g/items/UJVVIZBQ"],"itemData":{"id":570,"type":"article-journal","title":"Sociality, density-dependence and microclimates determine the persistence of populations suffering from a novel fungal disease, white-nose syndrome","container-title":"Ecology Letters","page":"1050-1057","volume":"15","issue":"9","source":"Wiley Online Library","abstract":"Disease has caused striking declines in wildlife and threatens numerous species with extinction. Theory suggests that the ecology and density-dependence of transmission dynamics can determine the probability of disease-caused extinction, but few empirical studies have simultaneously examined multiple factors influencing disease impact. We show, in hibernating bats infected with Geomyces destructans, that impacts of disease on solitary species were lower in smaller populations, whereas in socially gregarious species declines were equally severe in populations spanning four orders of magnitude. However, as these gregarious species declined, we observed decreases in social group size that reduced the likelihood of extinction. In addition, disease impacts in these species increased with humidity and temperature such that the coldest and driest roosts provided initial refuge from disease. These results expand our theoretical framework and provide an empirical basis for determining which host species are likely to be driven extinct while management action is still possible.","DOI":"10.1111/j.1461-0248.2012.01829.x","ISSN":"1461-0248","language":"en","author":[{"family":"Langwig","given":"Kate E."},{"family":"Frick","given":"Winifred F."},{"family":"Bried","given":"Jason T."},{"family":"Hicks","given":"Alan C."},{"family":"Kunz","given":"Thomas H."},{"family":"Kilpatrick","given":"A. Marm"}],"issued":{"date-parts":[["2012"]]}}}],"schema":"https://github.com/citation-style-language/schema/raw/master/csl-citation.json"} </w:instrText>
      </w:r>
      <w:r w:rsidR="004F5DAE">
        <w:fldChar w:fldCharType="separate"/>
      </w:r>
      <w:r w:rsidR="004F5DAE">
        <w:rPr>
          <w:noProof/>
        </w:rPr>
        <w:t>(Langwig et al. 2012)</w:t>
      </w:r>
      <w:r w:rsidR="004F5DAE">
        <w:fldChar w:fldCharType="end"/>
      </w:r>
      <w:r w:rsidR="00D25914">
        <w:t>.</w:t>
      </w:r>
    </w:p>
    <w:p w:rsidR="00513728" w:rsidRDefault="00513728" w:rsidP="00CB0CD5">
      <w:pPr>
        <w:spacing w:line="480" w:lineRule="auto"/>
      </w:pPr>
    </w:p>
    <w:p w:rsidR="008600C2" w:rsidRDefault="00513728" w:rsidP="00CB0CD5">
      <w:pPr>
        <w:spacing w:line="480" w:lineRule="auto"/>
        <w:rPr>
          <w:i/>
        </w:rPr>
      </w:pPr>
      <w:r>
        <w:rPr>
          <w:i/>
        </w:rPr>
        <w:tab/>
      </w:r>
    </w:p>
    <w:p w:rsidR="009E6871" w:rsidRPr="00C903A4" w:rsidRDefault="008600C2" w:rsidP="00CB0CD5">
      <w:pPr>
        <w:spacing w:line="480" w:lineRule="auto"/>
        <w:rPr>
          <w:i/>
        </w:rPr>
      </w:pPr>
      <w:r>
        <w:rPr>
          <w:i/>
        </w:rPr>
        <w:tab/>
      </w:r>
      <w:r w:rsidR="009E6871" w:rsidRPr="00C903A4">
        <w:rPr>
          <w:i/>
        </w:rPr>
        <w:t>5.4 Impacts on biodiversity</w:t>
      </w:r>
    </w:p>
    <w:p w:rsidR="0012110C" w:rsidRDefault="00B41CB8" w:rsidP="00CB0CD5">
      <w:pPr>
        <w:spacing w:line="480" w:lineRule="auto"/>
      </w:pPr>
      <w:r>
        <w:t xml:space="preserve">While increasing efforts are underway to control the spread of this disease, the potential </w:t>
      </w:r>
      <w:r w:rsidR="00197D42">
        <w:t>quantitative</w:t>
      </w:r>
      <w:r>
        <w:t xml:space="preserve"> effects on biodiversity are </w:t>
      </w:r>
      <w:r w:rsidR="008631E9">
        <w:t xml:space="preserve">not </w:t>
      </w:r>
      <w:r>
        <w:t xml:space="preserve">yet known. </w:t>
      </w:r>
      <w:r w:rsidR="008631E9">
        <w:t>E</w:t>
      </w:r>
      <w:r>
        <w:t xml:space="preserve">vidence suggests that increases of torpor-arousal correlate positively with increased mortality </w:t>
      </w:r>
      <w:r w:rsidR="009E6871">
        <w:fldChar w:fldCharType="begin"/>
      </w:r>
      <w:r w:rsidR="009E6871">
        <w:instrText xml:space="preserve"> ADDIN ZOTERO_ITEM CSL_CITATION {"citationID":"23ETOCfS","properties":{"formattedCitation":"(Reeder et al. 2012)","plainCitation":"(Reeder et al. 2012)","noteIndex":0},"citationItems":[{"id":513,"uris":["http://zotero.org/users/local/FV0IC50g/items/IH63CV69"],"uri":["http://zotero.org/users/local/FV0IC50g/items/IH63CV69"],"itemData":{"id":513,"type":"article-journal","title":"Frequent Arousal from Hibernation Linked to Severity of Infection and Mortality in Bats with White-Nose Syndrome","container-title":"PLoS ONE","page":"e38920","volume":"7","issue":"6","source":"Crossref","abstract":"White-nose syndrome (WNS), an emerging infectious disease that has killed over 5.5 million hibernating bats, is named for the causative agent, a white fungus (Geomyces destructans (Gd)) that invades the skin of torpid bats. During hibernation, arousals to warm (euthermic) body temperatures are normal but deplete fat stores. Temperature-sensitive dataloggers were attached to the backs of 504 free-ranging little brown bats (Myotis lucifugus) in hibernacula located throughout the northeastern USA. Dataloggers were retrieved at the end of the hibernation season and complete profiles of skin temperature data were available from 83 bats, which were categorized as: (1) unaffected, (2) WNS-affected but alive at time of datalogger removal, or (3) WNS-affected but found dead at time of datalogger removal. Histological confirmation of WNS severity (as indexed by degree of fungal infection) as well as confirmation of presence/absence of DNA from Gd by PCR was determined for 26 animals. We demonstrated that WNS-affected bats aroused to euthermic body temperatures more frequently than unaffected bats, likely contributing to subsequent mortality. Within the subset of WNS-affected bats that were found dead at the time of datalogger removal, the number of arousal bouts since datalogger attachment significantly predicted date of death. Additionally, the severity of cutaneous Gd infection correlated with the number of arousal episodes from torpor during hibernation. Thus, increased frequency of arousal from torpor likely contributes to WNS-associated mortality, but the question of how Gd infection induces increased arousals remains unanswered.","DOI":"10.1371/journal.pone.0038920","ISSN":"1932-6203","language":"en","author":[{"family":"Reeder","given":"DeeAnn M."},{"family":"Frank","given":"Craig L."},{"family":"Turner","given":"Gregory G."},{"family":"Meteyer","given":"Carol U."},{"family":"Kurta","given":"Allen"},{"family":"Britzke","given":"Eric R."},{"family":"Vodzak","given":"Megan E."},{"family":"Darling","given":"Scott R."},{"family":"Stihler","given":"Craig W."},{"family":"Hicks","given":"Alan C."},{"family":"Jacob","given":"Roymon"},{"family":"Grieneisen","given":"Laura E."},{"family":"Brownlee","given":"Sarah A."},{"family":"Muller","given":"Laura K."},{"family":"Blehert","given":"David S."}],"editor":[{"family":"Arlettaz","given":"Raphaël"}],"issued":{"date-parts":[["2012",6,20]]}}}],"schema":"https://github.com/citation-style-language/schema/raw/master/csl-citation.json"} </w:instrText>
      </w:r>
      <w:r w:rsidR="009E6871">
        <w:fldChar w:fldCharType="separate"/>
      </w:r>
      <w:r w:rsidR="009E6871">
        <w:rPr>
          <w:noProof/>
        </w:rPr>
        <w:t>(Reeder et al. 2012)</w:t>
      </w:r>
      <w:r w:rsidR="009E6871">
        <w:fldChar w:fldCharType="end"/>
      </w:r>
      <w:r>
        <w:t xml:space="preserve">, </w:t>
      </w:r>
      <w:r w:rsidR="008631E9">
        <w:t xml:space="preserve"> but </w:t>
      </w:r>
      <w:r>
        <w:t xml:space="preserve">the lack of a mechanistic model </w:t>
      </w:r>
      <w:r w:rsidR="00197D42">
        <w:t>severely</w:t>
      </w:r>
      <w:r>
        <w:t xml:space="preserve"> </w:t>
      </w:r>
      <w:r w:rsidR="008631E9">
        <w:t xml:space="preserve">limits </w:t>
      </w:r>
      <w:r>
        <w:t xml:space="preserve">intervention strategies. It is estimated that mortality rates in WNS-affected colonies frequently exceed 90 percent </w:t>
      </w:r>
      <w:r>
        <w:fldChar w:fldCharType="begin"/>
      </w:r>
      <w:r>
        <w:instrText xml:space="preserve"> ADDIN ZOTERO_ITEM CSL_CITATION {"citationID":"V9CIoa2z","properties":{"formattedCitation":"(Wilder et al. 2011)","plainCitation":"(Wilder et al. 2011)","noteIndex":0},"citationItems":[{"id":574,"uris":["http://zotero.org/users/local/FV0IC50g/items/XSM3GWXE"],"uri":["http://zotero.org/users/local/FV0IC50g/items/XSM3GWXE"],"itemData":{"id":574,"type":"article-journal","title":"Risk factors associated with mortality from white-nose syndrome among hibernating bat colonies","container-title":"Biology Letters","page":"950-953","volume":"7","issue":"6","source":"Crossref","DOI":"10.1098/rsbl.2011.0355","ISSN":"1744-9561, 1744-957X","language":"en","author":[{"family":"Wilder","given":"A. P."},{"family":"Frick","given":"W. F."},{"family":"Langwig","given":"K. E."},{"family":"Kunz","given":"T. H."}],"issued":{"date-parts":[["2011",12,23]]}}}],"schema":"https://github.com/citation-style-language/schema/raw/master/csl-citation.json"} </w:instrText>
      </w:r>
      <w:r>
        <w:fldChar w:fldCharType="separate"/>
      </w:r>
      <w:r>
        <w:rPr>
          <w:noProof/>
        </w:rPr>
        <w:t>(Wilder et al. 2011)</w:t>
      </w:r>
      <w:r>
        <w:fldChar w:fldCharType="end"/>
      </w:r>
      <w:r>
        <w:t xml:space="preserve"> and they cannot be explained by antibody</w:t>
      </w:r>
      <w:r w:rsidR="00923E19">
        <w:t>-</w:t>
      </w:r>
      <w:r>
        <w:t xml:space="preserve">mediated </w:t>
      </w:r>
      <w:r w:rsidR="00923E19">
        <w:t xml:space="preserve">immune responses in the species with the highest mortality </w:t>
      </w:r>
      <w:r w:rsidR="009E6871">
        <w:lastRenderedPageBreak/>
        <w:fldChar w:fldCharType="begin"/>
      </w:r>
      <w:r w:rsidR="009E6871">
        <w:instrText xml:space="preserve"> ADDIN ZOTERO_ITEM CSL_CITATION {"citationID":"P7jrf65R","properties":{"formattedCitation":"(Johnson et al. 2015)","plainCitation":"(Johnson et al. 2015)","noteIndex":0},"citationItems":[{"id":525,"uris":["http://zotero.org/users/local/FV0IC50g/items/LNE7J9L4"],"uri":["http://zotero.org/users/local/FV0IC50g/items/LNE7J9L4"],"itemData":{"id":525,"type":"article-journal","title":"Antibodies to &lt;i&gt;Pseudogymnoascus destructans&lt;/i&gt; are not sufficient for protection against white-nose syndrome","container-title":"Ecology and Evolution","page":"2203-2214","volume":"5","issue":"11","source":"Crossref","abstract":"White-nose syndrome (WNS) is a fungal disease caused by Pseudogymnoascus destructans (Pd) that affects bats during hibernation. Although millions of bats have died from WNS in North America, mass mortality has not been observed among European bats infected by the fungus, leading to the suggestion that bats in Europe are immune. We tested the hypothesis that an antibody-mediated immune response can provide protection against WNS by quantifying antibodies reactive to Pd in blood samples from seven species of free-ranging bats in North America and two free-ranging species in Europe. We also quantiﬁed antibodies in blood samples from little brown myotis (Myotis lucifugus) that were part of a captive colony that we injected with live Pd spores mixed with adjuvant, as well as individuals surviving a captive Pd infection trial. Seroprevalence of antibodies against Pd, as well as antibody titers, was greater among little brown myotis than among four other species of cave-hibernating bats in North America, including species with markedly lower WNS mortality rates. Among little brown myotis, the greatest titers occurred in populations occupying regions with longer histories of WNS, where bats lacked secondary symptoms of WNS. We detected antibodies cross-reactive with Pd among little brown myotis na€ıve to the fungus. We observed high titers among captive little brown myotis injected with Pd. We did not detect antibodies against Pd in Pdinfected European bats during winter, and titers during the active season were lower than among little brown myotis. These results show that antibody-mediated immunity cannot explain survival of European bats infected with Pd and that little brown myotis respond differently to Pd than species with higher WNS survival rates. Although it appears that some species of bats in North America may be developing resistance to WNS, an antibody-mediated immune response does not provide an explanation for these remnant populations.","DOI":"10.1002/ece3.1502","ISSN":"20457758","language":"en","author":[{"family":"Johnson","given":"Joseph S."},{"family":"Reeder","given":"DeeAnn M."},{"family":"Lilley","given":"Thomas M."},{"family":"Czirják","given":"Gábor Á."},{"family":"Voigt","given":"Christian C."},{"family":"McMichael","given":"James W."},{"family":"Meierhofer","given":"Melissa B."},{"family":"Seery","given":"Christopher W."},{"family":"Lumadue","given":"Shayne S."},{"family":"Altmann","given":"Alexander J."},{"family":"Toro","given":"Michael O."},{"family":"Field","given":"Kenneth A."}],"issued":{"date-parts":[["2015",6]]}}}],"schema":"https://github.com/citation-style-language/schema/raw/master/csl-citation.json"} </w:instrText>
      </w:r>
      <w:r w:rsidR="009E6871">
        <w:fldChar w:fldCharType="separate"/>
      </w:r>
      <w:r w:rsidR="009E6871">
        <w:rPr>
          <w:noProof/>
        </w:rPr>
        <w:t>(Johnson et al. 2015)</w:t>
      </w:r>
      <w:r w:rsidR="009E6871">
        <w:fldChar w:fldCharType="end"/>
      </w:r>
      <w:r w:rsidR="00923E19">
        <w:t xml:space="preserve">. Therefore, the future of infected bats would rely on the rate at which </w:t>
      </w:r>
      <w:r w:rsidR="0012110C">
        <w:t>cellular-</w:t>
      </w:r>
      <w:r w:rsidR="00923E19">
        <w:t>adaptation can confer immunity.</w:t>
      </w:r>
      <w:r w:rsidR="0012110C">
        <w:t xml:space="preserve"> </w:t>
      </w:r>
      <w:r w:rsidR="00197D42">
        <w:t xml:space="preserve">What's more is that echolocation calls (an indicator of bat activity) within approximately 100 km of the WNS epicenter has reduced by 78 percent in the summer months since 2006, indicating that winter die-offs have the potential to alter species' home ranges in other seasons </w:t>
      </w:r>
      <w:r w:rsidR="00197D42">
        <w:fldChar w:fldCharType="begin"/>
      </w:r>
      <w:r w:rsidR="00197D42">
        <w:instrText xml:space="preserve"> ADDIN ZOTERO_ITEM CSL_CITATION {"citationID":"vSPdJbPh","properties":{"formattedCitation":"(Dzal et al. 2011)","plainCitation":"(Dzal et al. 2011)","noteIndex":0},"citationItems":[{"id":577,"uris":["http://zotero.org/users/local/FV0IC50g/items/BF6DPILU"],"uri":["http://zotero.org/users/local/FV0IC50g/items/BF6DPILU"],"itemData":{"id":577,"type":"article-journal","title":"Going, going, gone: the impact of white-nose syndrome on the summer activity of the little brown bat (Myotis lucifugus).","container-title":"Biology letters","page":"392-394","volume":"7","issue":"3","source":"Semantic Scholar","abstract":"Since its discovery in the winter of 2005-2006, white-nose syndrome (WNS) has killed over one million little brown bats (Myotis lucifugus) in the American northeast. Although many studies have reported die-offs of bats at winter hibernacula, it is important to understand how bat mortality linked to WNS at winter hibernacula affects bat activity levels in their summer ranges. In the summer (May-August) of 2007, 2008 and 2009, we recorded echolocation calls to determine bat activity at sites along the Hudson River, NY (within approx. 100 km of where WNS was first reported). We documented a 78 per cent decline in the summer activity of M. lucifugus, coinciding with the arrival and spread of WNS. We suggest that mortality of M. lucifugus in winter hibernacula is reflected by reduced levels of activity in the summer and that WNS affects the entire bat population of an area, and not only individual hibernacula.","DOI":"10.1098/rsbl.2010.0859","title-short":"Going, going, gone","author":[{"family":"Dzal","given":"Yvonne"},{"family":"Mcguire","given":"Liam P."},{"family":"Veselka","given":"Nina"},{"family":"Fenton","given":"Melville Brock"}],"issued":{"date-parts":[["2011"]]}}}],"schema":"https://github.com/citation-style-language/schema/raw/master/csl-citation.json"} </w:instrText>
      </w:r>
      <w:r w:rsidR="00197D42">
        <w:fldChar w:fldCharType="separate"/>
      </w:r>
      <w:r w:rsidR="00197D42">
        <w:rPr>
          <w:noProof/>
        </w:rPr>
        <w:t>(Dzal et al. 2011)</w:t>
      </w:r>
      <w:r w:rsidR="00197D42">
        <w:fldChar w:fldCharType="end"/>
      </w:r>
      <w:r w:rsidR="00197D42">
        <w:t xml:space="preserve">. </w:t>
      </w:r>
      <w:r w:rsidR="0084673A">
        <w:t>So h</w:t>
      </w:r>
      <w:r w:rsidR="00461C5A">
        <w:t xml:space="preserve">ow do these severe shifts </w:t>
      </w:r>
      <w:r w:rsidR="009A4F1E">
        <w:t>in bat ecology relate to human ecosystems</w:t>
      </w:r>
      <w:r w:rsidR="0012110C">
        <w:t>?</w:t>
      </w:r>
      <w:r w:rsidR="00923E19">
        <w:t xml:space="preserve"> </w:t>
      </w:r>
      <w:r w:rsidR="009A4F1E">
        <w:t xml:space="preserve">One study predicts that the </w:t>
      </w:r>
      <w:r w:rsidR="00923E19">
        <w:t>progression of the disease may, in turn, cause the collapse of food security</w:t>
      </w:r>
      <w:r w:rsidR="0012110C">
        <w:t xml:space="preserve"> for much of North America</w:t>
      </w:r>
      <w:r w:rsidR="006C75D0">
        <w:t xml:space="preserve"> </w:t>
      </w:r>
      <w:r w:rsidR="006C75D0">
        <w:fldChar w:fldCharType="begin"/>
      </w:r>
      <w:r w:rsidR="004B6CCB">
        <w:instrText xml:space="preserve"> ADDIN ZOTERO_ITEM CSL_CITATION {"citationID":"Eq7VdSj7","properties":{"formattedCitation":"(Fisher et al. 2012)","plainCitation":"(Fisher et al. 2012)","noteIndex":0},"citationItems":[{"id":529,"uris":["http://zotero.org/users/local/FV0IC50g/items/7SYDVQLL"],"uri":["http://zotero.org/users/local/FV0IC50g/items/7SYDVQLL"],"itemData":{"id":529,"type":"article-journal","title":"Emerging fungal threats to animal, plant and ecosystem health","container-title":"Nature","page":"186-194","volume":"484","issue":"7393","source":"Crossref","abstract":"The past two decades have seen an increasing number of virulent infectious diseases in natural populations and managed landscapes. In both animals and plants, an unprecedented number of fungal and fungal-like diseases have recently caused some of the most severe die-offs and extinctions ever witnessed in wild species, and are jeopardizing food security. Human activity is intensifying fungal disease dispersal by modifying natural environments and thus creating new opportunities for evolution. We argue that nascent fungal infections will cause increasing attrition of biodiversity, with wider implications for human and ecosystem health, unless steps are taken to tighten biosecurity worldwide.","DOI":"10.1038/nature10947","ISSN":"0028-0836, 1476-4687","language":"en","author":[{"family":"Fisher","given":"Matthew C."},{"family":"Henk","given":"Daniel. A."},{"family":"Briggs","given":"Cheryl J."},{"family":"Brownstein","given":"John S."},{"family":"Madoff","given":"Lawrence C."},{"family":"McCraw","given":"Sarah L."},{"family":"Gurr","given":"Sarah J."}],"issued":{"date-parts":[["2012",4,11]]}}}],"schema":"https://github.com/citation-style-language/schema/raw/master/csl-citation.json"} </w:instrText>
      </w:r>
      <w:r w:rsidR="006C75D0">
        <w:fldChar w:fldCharType="separate"/>
      </w:r>
      <w:r w:rsidR="006C75D0">
        <w:rPr>
          <w:noProof/>
        </w:rPr>
        <w:t>(Fisher et al. 2012)</w:t>
      </w:r>
      <w:r w:rsidR="006C75D0">
        <w:fldChar w:fldCharType="end"/>
      </w:r>
      <w:r w:rsidR="0012110C">
        <w:t xml:space="preserve">. </w:t>
      </w:r>
      <w:r w:rsidR="00461C5A">
        <w:t xml:space="preserve">As such, a </w:t>
      </w:r>
      <w:r w:rsidR="006C75D0">
        <w:t>targeted and more</w:t>
      </w:r>
      <w:r w:rsidR="009F5777">
        <w:t xml:space="preserve"> comprehensive analysis of year-round data </w:t>
      </w:r>
      <w:r w:rsidR="006C75D0">
        <w:t>for bats is needed in order to prevent</w:t>
      </w:r>
      <w:r w:rsidR="009F5777">
        <w:t xml:space="preserve"> </w:t>
      </w:r>
      <w:r w:rsidR="00461C5A">
        <w:t>potential agricultural catastrophe</w:t>
      </w:r>
      <w:r w:rsidR="009F5777">
        <w:t>.</w:t>
      </w:r>
    </w:p>
    <w:p w:rsidR="00923E19" w:rsidRDefault="00923E19" w:rsidP="00CB0CD5">
      <w:pPr>
        <w:spacing w:line="480" w:lineRule="auto"/>
      </w:pPr>
    </w:p>
    <w:p w:rsidR="009921E0" w:rsidRPr="00C903A4" w:rsidRDefault="009F5777" w:rsidP="00CB0CD5">
      <w:pPr>
        <w:spacing w:line="480" w:lineRule="auto"/>
        <w:rPr>
          <w:b/>
        </w:rPr>
      </w:pPr>
      <w:r>
        <w:rPr>
          <w:b/>
        </w:rPr>
        <w:t>6</w:t>
      </w:r>
      <w:r w:rsidR="009921E0" w:rsidRPr="00C903A4">
        <w:rPr>
          <w:b/>
        </w:rPr>
        <w:t xml:space="preserve">. </w:t>
      </w:r>
      <w:r w:rsidR="004F5DAE" w:rsidRPr="00C903A4">
        <w:rPr>
          <w:b/>
        </w:rPr>
        <w:t>Potential Solutions</w:t>
      </w:r>
    </w:p>
    <w:p w:rsidR="009921E0" w:rsidRPr="00C903A4" w:rsidRDefault="009921E0" w:rsidP="00CB0CD5">
      <w:pPr>
        <w:spacing w:line="480" w:lineRule="auto"/>
        <w:rPr>
          <w:i/>
        </w:rPr>
      </w:pPr>
      <w:r>
        <w:tab/>
      </w:r>
      <w:r w:rsidR="009F5777">
        <w:rPr>
          <w:i/>
        </w:rPr>
        <w:t>6</w:t>
      </w:r>
      <w:r w:rsidRPr="00C903A4">
        <w:rPr>
          <w:i/>
        </w:rPr>
        <w:t>.1 Wind Turbines and Echolocation</w:t>
      </w:r>
    </w:p>
    <w:p w:rsidR="004F5DAE" w:rsidRDefault="009F5777" w:rsidP="00CB0CD5">
      <w:pPr>
        <w:spacing w:line="480" w:lineRule="auto"/>
      </w:pPr>
      <w:r>
        <w:t xml:space="preserve">At this time, </w:t>
      </w:r>
      <w:r w:rsidR="003B62D4">
        <w:t>wind energy developments</w:t>
      </w:r>
      <w:r>
        <w:t xml:space="preserve"> depend on a complex interaction among economic, technological, political and other unknown factors that cannot be easily predicted </w:t>
      </w:r>
      <w:r w:rsidR="004F5DAE">
        <w:fldChar w:fldCharType="begin"/>
      </w:r>
      <w:r w:rsidR="004B6CCB">
        <w:instrText xml:space="preserve"> ADDIN ZOTERO_ITEM CSL_CITATION {"citationID":"482vMbwx","properties":{"formattedCitation":"(Kunz et al. 2007)","plainCitation":"(Kunz et al. 2007)","dontUpdate":true,"noteIndex":0},"citationItems":[{"id":547,"uris":["http://zotero.org/users/local/FV0IC50g/items/FWW77Q5L"],"uri":["http://zotero.org/users/local/FV0IC50g/items/FWW77Q5L"],"itemData":{"id":547,"type":"article-journal","title":"Ecological Impacts of Wind Energy Development on Bats: Questions, Research Needs, and Hypotheses","container-title":"Frontiers in Ecology and the Environment","page":"315-324","volume":"5","issue":"6","source":"JSTOR","archive":"JSTOR","abstract":"[At a time of growing concern over the rising costs and long-term environmental impacts of the use of fossil fuels and nuclear energy, wind energy has become an increasingly important sector of the electrical power industry, largely because it has been promoted as being emission-free and is supported by government subsidies and tax credits. However, large numbers of bats are killed at utility-scale wind energy facilities, especially along forested ridgetops in the eastern United States. These fatalities raise important concerns about cumulative impacts of proposed wind energy development on bat populations. This paper summarizes evidence of bat fatalities at wind energy facilities in the US, makes projections of cumulative fatalities of bats in the Mid-Atlantic Highlands, identifies research needs, and proposes hypotheses to better inform researchers, developers, decision makers, and other stakeholders, and to help minimize adverse effects of wind energy development.]","ISSN":"1540-9295","title-short":"Ecological Impacts of Wind Energy Development on Bats","author":[{"family":"Kunz","given":"Thomas H."},{"family":"Arnett","given":"Edward B."},{"family":"Erickson","given":"Wallace P."},{"family":"Hoar","given":"Alexander R."},{"family":"Johnson","given":"Gregory D."},{"family":"Larkin","given":"Ronald P."},{"family":"Strickland","given":"M. Dale"},{"family":"Thresher","given":"Robert W."},{"family":"Tuttle","given":"Merlin D."}],"issued":{"date-parts":[["2007"]]}}}],"schema":"https://github.com/citation-style-language/schema/raw/master/csl-citation.json"} </w:instrText>
      </w:r>
      <w:r w:rsidR="004F5DAE">
        <w:fldChar w:fldCharType="separate"/>
      </w:r>
      <w:r w:rsidR="004F5DAE">
        <w:rPr>
          <w:noProof/>
        </w:rPr>
        <w:t>(Kunz et al. 2007</w:t>
      </w:r>
      <w:r w:rsidR="00E975C9">
        <w:rPr>
          <w:noProof/>
        </w:rPr>
        <w:t>, see Table 1</w:t>
      </w:r>
      <w:r w:rsidR="004F5DAE">
        <w:rPr>
          <w:noProof/>
        </w:rPr>
        <w:t>)</w:t>
      </w:r>
      <w:r w:rsidR="004F5DAE">
        <w:fldChar w:fldCharType="end"/>
      </w:r>
      <w:r>
        <w:t xml:space="preserve">.  </w:t>
      </w:r>
      <w:r w:rsidR="00513364">
        <w:t>Better</w:t>
      </w:r>
      <w:r w:rsidR="00CD6949">
        <w:t xml:space="preserve"> </w:t>
      </w:r>
      <w:r w:rsidR="00197D42">
        <w:t>probability</w:t>
      </w:r>
      <w:r w:rsidR="00CD6949">
        <w:t xml:space="preserve"> </w:t>
      </w:r>
      <w:r>
        <w:t xml:space="preserve">models that specifically match </w:t>
      </w:r>
      <w:r w:rsidR="00552A9B">
        <w:t>the functional processes to the appropriate scale</w:t>
      </w:r>
      <w:r w:rsidR="00513364">
        <w:t xml:space="preserve"> </w:t>
      </w:r>
      <w:r w:rsidR="00CD6949">
        <w:t xml:space="preserve">(by way of </w:t>
      </w:r>
      <w:r w:rsidR="00552A9B">
        <w:t xml:space="preserve">clustering data or </w:t>
      </w:r>
      <w:r w:rsidR="00513364">
        <w:t xml:space="preserve">other </w:t>
      </w:r>
      <w:r w:rsidR="00552A9B">
        <w:t>method</w:t>
      </w:r>
      <w:r w:rsidR="00513364">
        <w:t>s</w:t>
      </w:r>
      <w:r w:rsidR="00552A9B">
        <w:t xml:space="preserve"> to minimize biases</w:t>
      </w:r>
      <w:r w:rsidR="00CD6949">
        <w:t>) are sorely needed to represent survival estimation</w:t>
      </w:r>
      <w:r w:rsidR="004F5DAE">
        <w:t xml:space="preserve"> </w:t>
      </w:r>
      <w:r w:rsidR="004F5DAE">
        <w:fldChar w:fldCharType="begin"/>
      </w:r>
      <w:r w:rsidR="004B6CCB">
        <w:instrText xml:space="preserve"> ADDIN ZOTERO_ITEM CSL_CITATION {"citationID":"nzZgSAJm","properties":{"formattedCitation":"(O\\uc0\\u8217{}Shea et al.)","plainCitation":"(O’Shea et al.)","dontUpdate":true,"noteIndex":0},"citationItems":[{"id":552,"uris":["http://zotero.org/users/local/FV0IC50g/items/6WF2BU6J"],"uri":["http://zotero.org/users/local/FV0IC50g/items/6WF2BU6J"],"itemData":{"id":552,"type":"article-journal","title":"Survival Estimation in Bats: Historical Overview, Critical Appraisal, and Suggestions for New Approaches","page":"41","source":"Zotero","language":"en","author":[{"family":"O’Shea","given":"Thomas J"},{"family":"Ellison","given":"Laura E"},{"family":"Stanley","given":"Thomas R"}]}}],"schema":"https://github.com/citation-style-language/schema/raw/master/csl-citation.json"} </w:instrText>
      </w:r>
      <w:r w:rsidR="004F5DAE">
        <w:fldChar w:fldCharType="separate"/>
      </w:r>
      <w:r w:rsidR="004F5DAE" w:rsidRPr="004F5DAE">
        <w:t>(O’Shea et al.</w:t>
      </w:r>
      <w:r w:rsidR="00B520B3">
        <w:t xml:space="preserve"> 2004</w:t>
      </w:r>
      <w:r w:rsidR="004F5DAE" w:rsidRPr="004F5DAE">
        <w:t>)</w:t>
      </w:r>
      <w:r w:rsidR="004F5DAE">
        <w:fldChar w:fldCharType="end"/>
      </w:r>
      <w:r w:rsidR="00552A9B">
        <w:t xml:space="preserve">. Environmental impact assessments should also gather </w:t>
      </w:r>
      <w:r w:rsidR="00513364">
        <w:t>data more</w:t>
      </w:r>
      <w:r w:rsidR="00CD6949">
        <w:t xml:space="preserve"> efficiently</w:t>
      </w:r>
      <w:r w:rsidR="00552A9B">
        <w:t xml:space="preserve"> </w:t>
      </w:r>
      <w:r w:rsidR="00CD6949">
        <w:t xml:space="preserve">in order to reduce aggregation of </w:t>
      </w:r>
      <w:r w:rsidR="00552A9B">
        <w:t>turbines at specific locations</w:t>
      </w:r>
      <w:r w:rsidR="004F5DAE">
        <w:t xml:space="preserve"> </w:t>
      </w:r>
      <w:r w:rsidR="004F5DAE">
        <w:fldChar w:fldCharType="begin"/>
      </w:r>
      <w:r w:rsidR="004F5DAE">
        <w:instrText xml:space="preserve"> ADDIN ZOTERO_ITEM CSL_CITATION {"citationID":"5GuRxqJQ","properties":{"formattedCitation":"(Schaub 2012)","plainCitation":"(Schaub 2012)","noteIndex":0},"citationItems":[{"id":554,"uris":["http://zotero.org/users/local/FV0IC50g/items/MKHHGA39"],"uri":["http://zotero.org/users/local/FV0IC50g/items/MKHHGA39"],"itemData":{"id":554,"type":"article-journal","title":"Spatial distribution of wind turbines is crucial for the survival of red kite populations","container-title":"Biological Conservation","page":"111-118","volume":"155","source":"Crossref","abstract":"Energy production with wind turbines is increasing, because this form of energy production is CO2 neutral and renewable, and because wind power is subsidised in many countries. However, wind turbines are not without impact on biodiversity, rather, they can affect bird and bat populations through collisioninduced mortality. It is relatively well studied how wind turbine architecture or the surrounding habitat affect the collision risk of birds and bats. It is much less well understood how losses due to collisions affect bird and bat populations. Moreover, it is currently unknown how the spatial conﬁguration of wind turbines in the landscape affects populations. I addressed these two questions using an individual-based simulation model inspired by the Swiss red kite Milvus milvus population. This species is a frequent collision victim at turbines and one of Europe’s sole endemic species. I predicted the fate of populations in relation to the number and spatial conﬁguration of wind turbines. I found that population growth rates declined progressively with an increasing number of wind turbines. These negative effects can be weakened if wind turbines are aggregated in power plants. Quantitatively the results strongly depended on the parametric form of the relationship between collision risk and the distance between wind turbines and kite nest location. Unfortunately, empirical knowledge about this relationship is scarce. As the effect of wind turbines depends on their total number and their spatial conﬁguration within the area inhabited by a raptor population, I emphasise the importance of making environmental impact assessments not on a case-by-case basis but rather for an entire region with all its wind power plants, which collectively exert an impact on a raptor population. This must include the impact of extant as well as planned wind turbines in the same region in order to be biologically meaningful.","DOI":"10.1016/j.biocon.2012.06.021","ISSN":"00063207","language":"en","author":[{"family":"Schaub","given":"Michael"}],"issued":{"date-parts":[["2012",10]]}}}],"schema":"https://github.com/citation-style-language/schema/raw/master/csl-citation.json"} </w:instrText>
      </w:r>
      <w:r w:rsidR="004F5DAE">
        <w:fldChar w:fldCharType="separate"/>
      </w:r>
      <w:r w:rsidR="004F5DAE">
        <w:rPr>
          <w:noProof/>
        </w:rPr>
        <w:t>(Schaub 2012)</w:t>
      </w:r>
      <w:r w:rsidR="004F5DAE">
        <w:fldChar w:fldCharType="end"/>
      </w:r>
      <w:r w:rsidR="00552A9B">
        <w:t xml:space="preserve">. </w:t>
      </w:r>
      <w:r w:rsidR="00DD0E4E">
        <w:t>Two studies</w:t>
      </w:r>
      <w:r w:rsidR="00552A9B">
        <w:t xml:space="preserve"> suggest that introducing broadband acoustic deterrents as well as altering turbine speed may be effective at reducing bat fatalities, but future efforts must evaluate the cost-effectiveness of these approaches </w:t>
      </w:r>
      <w:r w:rsidR="0095191D">
        <w:fldChar w:fldCharType="begin"/>
      </w:r>
      <w:r w:rsidR="0095191D">
        <w:instrText xml:space="preserve"> ADDIN ZOTERO_ITEM CSL_CITATION {"citationID":"n92IktWL","properties":{"formattedCitation":"(Arnett et al. 2011; Arnett et al. 2013)","plainCitation":"(Arnett et al. 2011; Arnett et al. 2013)","noteIndex":0},"citationItems":[{"id":532,"uris":["http://zotero.org/users/local/FV0IC50g/items/JC7XC7RW"],"uri":["http://zotero.org/users/local/FV0IC50g/items/JC7XC7RW"],"itemData":{"id":532,"type":"article-journal","title":"Altering turbine speed reduces bat mortality at wind-energy facilities","container-title":"Frontiers in Ecology and the Environment","page":"209-214","volume":"9","issue":"4","source":"JSTOR","archive":"JSTOR","abstract":"[Wind-turbine operations are associated with bat mortality worldwide; minimizing these fatalities is critically important to both bat conservation and public acceptance of wind-energy development. We tested the effectiveness of raising wind-turbine cut-in speed - defined as the lowest wind speed at which turbines generate power to the utility system, thereby reducing turbine operation during periods of low wind speeds - to decrease bat mortality at the Casselman Wind Project in Somerset County, Pennsylvania, over a 2-year period. Observed bat mortality at fully operational turbines was, on average, 5.4 and 3.6 times greater than mortality associated with curtailed (ie non-operating) turbines in 2008 and 2009, respectively. Relatively small changes to wind-turbine operation resulted in nightly reductions in bat mortality, ranging from 44% to 93%, with marginal annual power loss (&lt; 1% of total annual output). Our findings suggest that increasing turbine cut-in speeds at wind facilities in areas of conservation concern during times when active bats may be at particular risk from turbines could mitigate this detrimental aspect of wind-energy generation.]","ISSN":"1540-9295","author":[{"family":"Arnett","given":"Edward B"},{"family":"Huso","given":"Manuela MP"},{"family":"Schirmacher","given":"Michael R"},{"family":"Hayes","given":"John P"}],"issued":{"date-parts":[["2011"]]}}},{"id":535,"uris":["http://zotero.org/users/local/FV0IC50g/items/GVNV8742"],"uri":["http://zotero.org/users/local/FV0IC50g/items/GVNV8742"],"itemData":{"id":535,"type":"article-journal","title":"Evaluating the Effectiveness of an Ultrasonic Acoustic Deterrent for Reducing Bat Fatalities at Wind Turbines","container-title":"PLoS ONE","page":"e65794","volume":"8","issue":"6","source":"Crossref","abstract":"Large numbers of bats are killed by wind turbines worldwide and minimizing fatalities is critically important to bat conservation and acceptance of wind energy development. We implemented a 2-year study testing the effectiveness of an ultrasonic acoustic deterrent for reducing bat fatalities at a wind energy facility in Pennsylvania. We randomly selected control and treatment turbines that were searched daily in summer and fall 2009 and 2010. Estimates of fatality, corrected for field biases, were compared between treatment and control turbines. In 2009, we estimated 21–51% fewer bats were killed per treatment turbine than per control turbine. In 2010, we determined an approximate 9% inherent difference between treatment and control turbines and when factored into our analysis, variation increased and between 2% more and 64% fewer bats were killed per treatment turbine relative to control turbines. We estimated twice as many hoary bats were killed per control turbine than treatment turbine, and nearly twice as many silver-haired bats in 2009. In 2010, although we estimated nearly twice as many hoary bats and nearly 4 times as many silver-haired bats killed per control turbine than at treatment turbines during the treatment period, these only represented an approximate 20% increase in fatality relative to the pre-treatment period for these species when accounting for inherent differences between turbine sets. Our findings suggest broadband ultrasound broadcasts may reduce bat fatalities by discouraging bats from approaching sound sources. However, effectiveness of ultrasonic deterrents is limited by distance and area ultrasound can be broadcast, in part due to rapid attenuation in humid conditions. We caution that an operational deterrent device is not yet available and further modifications and experimentation are needed. Future efforts must also evaluate costeffectiveness of deterrents in relation to curtailment strategies to allow a cost-benefit analysis for mitigating bat fatalities.","DOI":"10.1371/journal.pone.0065794","ISSN":"1932-6203","language":"en","author":[{"family":"Arnett","given":"Edward B."},{"family":"Hein","given":"Cris D."},{"family":"Schirmacher","given":"Michael R."},{"family":"Huso","given":"Manuela M. P."},{"family":"Szewczak","given":"Joseph M."}],"editor":[{"family":"Russo","given":"Danilo"}],"issued":{"date-parts":[["2013",6,19]]}}}],"schema":"https://github.com/citation-style-language/schema/raw/master/csl-citation.json"} </w:instrText>
      </w:r>
      <w:r w:rsidR="0095191D">
        <w:fldChar w:fldCharType="separate"/>
      </w:r>
      <w:r w:rsidR="0095191D">
        <w:rPr>
          <w:noProof/>
        </w:rPr>
        <w:t>(Arnett et al. 2011; Arnett et al. 2013)</w:t>
      </w:r>
      <w:r w:rsidR="0095191D">
        <w:fldChar w:fldCharType="end"/>
      </w:r>
      <w:r w:rsidR="00552A9B">
        <w:t>.</w:t>
      </w:r>
    </w:p>
    <w:p w:rsidR="00552A9B" w:rsidRDefault="009921E0" w:rsidP="00CB0CD5">
      <w:pPr>
        <w:spacing w:line="480" w:lineRule="auto"/>
      </w:pPr>
      <w:r>
        <w:lastRenderedPageBreak/>
        <w:tab/>
      </w:r>
      <w:r w:rsidR="00552A9B">
        <w:rPr>
          <w:noProof/>
        </w:rPr>
        <w:drawing>
          <wp:inline distT="0" distB="0" distL="0" distR="0">
            <wp:extent cx="5943600" cy="3724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unz et al turbines.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724275"/>
                    </a:xfrm>
                    <a:prstGeom prst="rect">
                      <a:avLst/>
                    </a:prstGeom>
                  </pic:spPr>
                </pic:pic>
              </a:graphicData>
            </a:graphic>
          </wp:inline>
        </w:drawing>
      </w:r>
    </w:p>
    <w:p w:rsidR="00552A9B" w:rsidRDefault="00552A9B" w:rsidP="00CB0CD5">
      <w:pPr>
        <w:spacing w:line="480" w:lineRule="auto"/>
        <w:rPr>
          <w:i/>
        </w:rPr>
      </w:pPr>
      <w:r>
        <w:t>Table 1. Potential hypotheses to reduce mortality of bats at wind turbines (Kunz et al. 2007)</w:t>
      </w:r>
      <w:r>
        <w:rPr>
          <w:i/>
        </w:rPr>
        <w:tab/>
      </w:r>
    </w:p>
    <w:p w:rsidR="004430ED" w:rsidRDefault="00552A9B" w:rsidP="00CB0CD5">
      <w:pPr>
        <w:spacing w:line="480" w:lineRule="auto"/>
        <w:rPr>
          <w:i/>
        </w:rPr>
      </w:pPr>
      <w:r>
        <w:rPr>
          <w:i/>
        </w:rPr>
        <w:tab/>
      </w:r>
    </w:p>
    <w:p w:rsidR="009921E0" w:rsidRPr="00C903A4" w:rsidRDefault="004430ED" w:rsidP="00CB0CD5">
      <w:pPr>
        <w:spacing w:line="480" w:lineRule="auto"/>
        <w:rPr>
          <w:i/>
        </w:rPr>
      </w:pPr>
      <w:r>
        <w:rPr>
          <w:i/>
        </w:rPr>
        <w:tab/>
      </w:r>
      <w:r w:rsidR="009F5777">
        <w:rPr>
          <w:i/>
        </w:rPr>
        <w:t>6</w:t>
      </w:r>
      <w:r w:rsidR="009921E0" w:rsidRPr="00C903A4">
        <w:rPr>
          <w:i/>
        </w:rPr>
        <w:t>.2 Predator and Prey</w:t>
      </w:r>
    </w:p>
    <w:p w:rsidR="004F5DAE" w:rsidRDefault="00CD6949" w:rsidP="00CB0CD5">
      <w:pPr>
        <w:spacing w:line="480" w:lineRule="auto"/>
      </w:pPr>
      <w:r>
        <w:t>N</w:t>
      </w:r>
      <w:r w:rsidR="00434973">
        <w:t xml:space="preserve">ovel geometrical models </w:t>
      </w:r>
      <w:r w:rsidR="004430ED">
        <w:t xml:space="preserve">of </w:t>
      </w:r>
      <w:r w:rsidR="00434973">
        <w:t xml:space="preserve">bat-moth interactions </w:t>
      </w:r>
      <w:r w:rsidR="004430ED">
        <w:t>are continuously being developed at</w:t>
      </w:r>
      <w:r w:rsidR="00434973">
        <w:t xml:space="preserve"> higher resolution</w:t>
      </w:r>
      <w:r w:rsidR="004430ED">
        <w:t xml:space="preserve">s in order to analyze flight trajectories, </w:t>
      </w:r>
      <w:r w:rsidR="00DD0E4E">
        <w:t>and this can</w:t>
      </w:r>
      <w:r w:rsidR="004430ED">
        <w:t xml:space="preserve"> significantly alter the risk of starvation for bats </w:t>
      </w:r>
      <w:r w:rsidR="004F5DAE">
        <w:fldChar w:fldCharType="begin"/>
      </w:r>
      <w:r w:rsidR="004B6CCB">
        <w:instrText xml:space="preserve"> ADDIN ZOTERO_ITEM CSL_CITATION {"citationID":"MdZBinCe","properties":{"formattedCitation":"(Corcoran and Conner 2016)","plainCitation":"(Corcoran and Conner 2016)","noteIndex":0},"citationItems":[{"id":600,"uris":["http://zotero.org/users/local/FV0IC50g/items/7JXU9HPC"],"uri":["http://zotero.org/users/local/FV0IC50g/items/7JXU9HPC"],"itemData":{"id":600,"type":"article-journal","title":"How moths escape bats: predicting outcomes of predator–prey interactions","container-title":"The Journal of Experimental Biology","page":"2704-2715","volume":"219","issue":"17","source":"Crossref","abstract":"What determines whether fleeing prey escape from attacking predators? To answer this question, biologists have developed mathematical models that incorporate attack geometries, pursuit and escape trajectories, and kinematics of predator and prey. These models have rarely been tested using data from actual predator–prey encounters. To address this problem, we recorded multi-camera infrared videography of bat–insect interactions in a large outdoor enclosure. We documented 235 attacks by four Myotis volans bats on a variety of moths. Bat and moth flight trajectories from 50 high-quality attacks were reconstructed in 3-D. Despite having higher maximum velocity, deceleration and overall turning ability, bats only captured evasive prey in 69 of 184 attacks (37.5%); bats captured nearly all moths not evading attack (50 of 51; 98%). Logistic regression indicated that prey radial acceleration and escape angle were the most important predictors of escape success (44 of 50 attacks correctly classified; 88%). We found partial support for the turning gambit mathematical model; however, it underestimated the escape threshold by 25% of prey velocity and did not account for prey escape angle. Whereas most prey escaping strikes flee away from predators, moths typically escaped chasing bats by turning with high radial acceleration toward ‘safety zones’ that flank the predator. This strategy may be widespread in prey engaged in chases. Based on these findings, we developed a novel geometrical model of predation. We discuss implications of this model for the co-evolution of predator and prey kinematics and pursuit and escape strategies.","DOI":"10.1242/jeb.137638","ISSN":"0022-0949, 1477-9145","title-short":"How moths escape bats","language":"en","author":[{"family":"Corcoran","given":"Aaron J."},{"family":"Conner","given":"William E."}],"issued":{"date-parts":[["2016",9,1]]}}}],"schema":"https://github.com/citation-style-language/schema/raw/master/csl-citation.json"} </w:instrText>
      </w:r>
      <w:r w:rsidR="004F5DAE">
        <w:fldChar w:fldCharType="separate"/>
      </w:r>
      <w:r w:rsidR="004F5DAE">
        <w:rPr>
          <w:noProof/>
        </w:rPr>
        <w:t>(Corcoran and Conner 2016)</w:t>
      </w:r>
      <w:r w:rsidR="004F5DAE">
        <w:fldChar w:fldCharType="end"/>
      </w:r>
      <w:r w:rsidR="00434973">
        <w:t xml:space="preserve">. Of course, as ranges continue to shift northwards, these process-based models will be </w:t>
      </w:r>
      <w:r w:rsidR="004430ED">
        <w:t xml:space="preserve">extremely </w:t>
      </w:r>
      <w:r w:rsidR="00434973">
        <w:t xml:space="preserve">vital in </w:t>
      </w:r>
      <w:r w:rsidR="004430ED">
        <w:t>providing accurate</w:t>
      </w:r>
      <w:r w:rsidR="00434973">
        <w:t xml:space="preserve"> </w:t>
      </w:r>
      <w:r w:rsidR="00197D42">
        <w:t>occurrence</w:t>
      </w:r>
      <w:r w:rsidR="004430ED">
        <w:t xml:space="preserve"> data for</w:t>
      </w:r>
      <w:r w:rsidR="00434973">
        <w:t xml:space="preserve"> </w:t>
      </w:r>
      <w:r w:rsidR="004430ED">
        <w:t>migratory bats</w:t>
      </w:r>
      <w:r w:rsidR="00434973">
        <w:t>.</w:t>
      </w:r>
    </w:p>
    <w:p w:rsidR="00434973" w:rsidRDefault="00434973" w:rsidP="00CB0CD5">
      <w:pPr>
        <w:spacing w:line="480" w:lineRule="auto"/>
      </w:pPr>
    </w:p>
    <w:p w:rsidR="00CF131C" w:rsidRDefault="00CF131C" w:rsidP="00CB0CD5">
      <w:pPr>
        <w:spacing w:line="480" w:lineRule="auto"/>
      </w:pPr>
    </w:p>
    <w:p w:rsidR="00CF131C" w:rsidRDefault="00CF131C" w:rsidP="00CB0CD5">
      <w:pPr>
        <w:spacing w:line="480" w:lineRule="auto"/>
      </w:pPr>
    </w:p>
    <w:p w:rsidR="009921E0" w:rsidRDefault="009921E0" w:rsidP="00CB0CD5">
      <w:pPr>
        <w:spacing w:line="480" w:lineRule="auto"/>
        <w:rPr>
          <w:i/>
        </w:rPr>
      </w:pPr>
      <w:r>
        <w:lastRenderedPageBreak/>
        <w:tab/>
      </w:r>
      <w:r w:rsidR="009F5777">
        <w:rPr>
          <w:i/>
        </w:rPr>
        <w:t>6</w:t>
      </w:r>
      <w:r w:rsidRPr="00C903A4">
        <w:rPr>
          <w:i/>
        </w:rPr>
        <w:t>.3 WNS</w:t>
      </w:r>
    </w:p>
    <w:p w:rsidR="004F5DAE" w:rsidRDefault="00055E04" w:rsidP="00E262D9">
      <w:pPr>
        <w:spacing w:line="480" w:lineRule="auto"/>
      </w:pPr>
      <w:r>
        <w:t xml:space="preserve">The </w:t>
      </w:r>
      <w:r w:rsidR="00D936F6">
        <w:t xml:space="preserve">negative </w:t>
      </w:r>
      <w:r>
        <w:t>effect</w:t>
      </w:r>
      <w:r w:rsidR="00D936F6">
        <w:t>s</w:t>
      </w:r>
      <w:r>
        <w:t xml:space="preserve"> of WNS on future crops is a looming possibility, however, there may </w:t>
      </w:r>
      <w:r w:rsidR="00C62F54">
        <w:t>still be some hope</w:t>
      </w:r>
      <w:r>
        <w:t>--</w:t>
      </w:r>
      <w:r w:rsidR="00124A15">
        <w:t>when given time to heal</w:t>
      </w:r>
      <w:r>
        <w:t xml:space="preserve"> </w:t>
      </w:r>
      <w:r w:rsidR="00124A15">
        <w:t xml:space="preserve">away from the wild, little brown bats showed a full recovery rate within a year </w:t>
      </w:r>
      <w:r w:rsidR="004F5DAE">
        <w:fldChar w:fldCharType="begin"/>
      </w:r>
      <w:r w:rsidR="004F5DAE">
        <w:instrText xml:space="preserve"> ADDIN ZOTERO_ITEM CSL_CITATION {"citationID":"Zqhe1mlI","properties":{"formattedCitation":"(Dobony et al. 2011)","plainCitation":"(Dobony et al. 2011)","noteIndex":0},"citationItems":[{"id":576,"uris":["http://zotero.org/users/local/FV0IC50g/items/5NHGYSXE"],"uri":["http://zotero.org/users/local/FV0IC50g/items/5NHGYSXE"],"itemData":{"id":576,"type":"article-journal","title":"Little Brown Myotis Persist Despite Exposure to White-Nose Syndrome","container-title":"Journal of Fish and Wildlife Management","page":"190-195","volume":"2","issue":"2","source":"Crossref","abstract":"We monitored a maternity colony of little brown myotis Myotis lucifugus on Fort Drum Military Installation in northern New York in 2009 and 2010 for impacts associated with white-nose syndrome. Declines in colony numbers presumed to be caused by white-nose syndrome were initially discovered in the spring 2009. Although colony numbers have continued to decline, we determined that a minimum of 12 individual banded female little brown myotis survived over multiple years despite exposure to white-nose syndrome. Our results also provide evidence that 14 of 20 recaptured female little brown myotis were able to heal from wing damage and infection associated with white-nose syndrome within a given year, and seven of eight recaptures from within both 2009 and 2010 showed evidence of reproduction.","DOI":"10.3996/022011-JFWM-014","ISSN":"1944-687X, 1944-687X","language":"en","author":[{"family":"Dobony","given":"Christopher A."},{"family":"Hicks","given":"Alan C."},{"family":"Langwig","given":"Kate E."},{"family":"Linden","given":"Ryan I.","non-dropping-particle":"von"},{"family":"Okoniewski","given":"Joseph C."},{"family":"Rainbolt","given":"Raymond E."}],"issued":{"date-parts":[["2011",12]]}}}],"schema":"https://github.com/citation-style-language/schema/raw/master/csl-citation.json"} </w:instrText>
      </w:r>
      <w:r w:rsidR="004F5DAE">
        <w:fldChar w:fldCharType="separate"/>
      </w:r>
      <w:r w:rsidR="004F5DAE">
        <w:rPr>
          <w:noProof/>
        </w:rPr>
        <w:t>(Dobony et al. 2011)</w:t>
      </w:r>
      <w:r w:rsidR="004F5DAE">
        <w:fldChar w:fldCharType="end"/>
      </w:r>
      <w:r>
        <w:t>.</w:t>
      </w:r>
      <w:r w:rsidR="00124A15">
        <w:t xml:space="preserve"> </w:t>
      </w:r>
      <w:r>
        <w:t xml:space="preserve">This </w:t>
      </w:r>
      <w:r w:rsidR="00124A15">
        <w:t>suggest</w:t>
      </w:r>
      <w:r>
        <w:t>s</w:t>
      </w:r>
      <w:r w:rsidR="00124A15">
        <w:t xml:space="preserve"> that banding and netting practices of bats should be improved as a means to preserve future bat colonies</w:t>
      </w:r>
      <w:r w:rsidR="00DD5E2D">
        <w:t xml:space="preserve"> </w:t>
      </w:r>
      <w:r w:rsidR="00DD5E2D">
        <w:fldChar w:fldCharType="begin"/>
      </w:r>
      <w:r w:rsidR="004B6CCB">
        <w:instrText xml:space="preserve"> ADDIN ZOTERO_ITEM CSL_CITATION {"citationID":"PlP5Qk90","properties":{"formattedCitation":"(O\\uc0\\u8217{}Shea et al.)","plainCitation":"(O’Shea et al.)","dontUpdate":true,"noteIndex":0},"citationItems":[{"id":552,"uris":["http://zotero.org/users/local/FV0IC50g/items/6WF2BU6J"],"uri":["http://zotero.org/users/local/FV0IC50g/items/6WF2BU6J"],"itemData":{"id":552,"type":"article-journal","title":"Survival Estimation in Bats: Historical Overview, Critical Appraisal, and Suggestions for New Approaches","page":"41","source":"Zotero","language":"en","author":[{"family":"O’Shea","given":"Thomas J"},{"family":"Ellison","given":"Laura E"},{"family":"Stanley","given":"Thomas R"}]}}],"schema":"https://github.com/citation-style-language/schema/raw/master/csl-citation.json"} </w:instrText>
      </w:r>
      <w:r w:rsidR="00DD5E2D">
        <w:fldChar w:fldCharType="separate"/>
      </w:r>
      <w:r w:rsidR="00DD5E2D" w:rsidRPr="004F5DAE">
        <w:t>(O’Shea et al.</w:t>
      </w:r>
      <w:r w:rsidR="00B520B3">
        <w:t xml:space="preserve"> 2004</w:t>
      </w:r>
      <w:r w:rsidR="00DD5E2D" w:rsidRPr="004F5DAE">
        <w:t>)</w:t>
      </w:r>
      <w:r w:rsidR="00DD5E2D">
        <w:fldChar w:fldCharType="end"/>
      </w:r>
      <w:r w:rsidR="00124A15">
        <w:t xml:space="preserve">. Additional measures </w:t>
      </w:r>
      <w:r w:rsidR="00DD5E2D">
        <w:t>seek</w:t>
      </w:r>
      <w:r w:rsidR="00124A15">
        <w:t xml:space="preserve"> to quantify WNS-related wing damage in terms of an index</w:t>
      </w:r>
      <w:r>
        <w:t xml:space="preserve"> </w:t>
      </w:r>
      <w:r w:rsidR="00124A15">
        <w:t>and give further credence to the observable healing capacity of free-ranging little brown bats</w:t>
      </w:r>
      <w:r>
        <w:t xml:space="preserve"> </w:t>
      </w:r>
      <w:r>
        <w:fldChar w:fldCharType="begin"/>
      </w:r>
      <w:r>
        <w:instrText xml:space="preserve"> ADDIN ZOTERO_ITEM CSL_CITATION {"citationID":"qXvGWujI","properties":{"formattedCitation":"(Fuller et al. 2011)","plainCitation":"(Fuller et al. 2011)","noteIndex":0},"citationItems":[{"id":581,"uris":["http://zotero.org/users/local/FV0IC50g/items/GCST2RNE"],"uri":["http://zotero.org/users/local/FV0IC50g/items/GCST2RNE"],"itemData":{"id":581,"type":"article-journal","title":"Free-Ranging Little Brown Myotis (Myotis lucifugus) Heal from Wing Damage Associated with White-Nose Syndrome","container-title":"EcoHealth","page":"154-162","volume":"8","issue":"2","source":"Crossref","abstract":"White-nose syndrome (WNS) is having an unprecedented impact on hibernating bat populations in the eastern United States. While most studies have focused on widespread mortality observed at winter hibernacula, few have examined the consequences of wing damage that has been observed among those bats that survive hibernation. Given that WNS-related wing damage may lead to life-threatening changes in wing function, we tested the hypothesis that reduced abundance of free-ranging little brown myotis (Myotis lucifugus) with severe wing damage as the summer progresses is due to healing of wing tissue. Photographs of captured and recaptured adult females were examined for wing damage and healing rates were calculated for each category of wing damage index (WDI = 0–3). We found that free-ranging bats with severe wing damage were able to heal to a lower WDI score within 2 weeks. Bats with the most severe wing damage had faster healing rates than did individuals with less damage. We also found a signiﬁcant relationship between body condition and WDI for adult females captured in the early weeks of the active season. Our results support the hypothesis that some bats can heal from severe wing damage during the active season, and thus may not experience increased mortality associated with reduced functions of wings. We urge researchers and wildlife managers to use caution when interpreting data on WDI to assess the impact of WNS on bat populations, especially during the later months of the active season.","DOI":"10.1007/s10393-011-0705-y","ISSN":"1612-9202, 1612-9210","language":"en","author":[{"family":"Fuller","given":"Nathan W."},{"family":"Reichard","given":"Jonathan D."},{"family":"Nabhan","given":"Morgan L."},{"family":"Fellows","given":"Spenser R."},{"family":"Pepin","given":"Lesley C."},{"family":"Kunz","given":"Thomas H."}],"issued":{"date-parts":[["2011",6]]}}}],"schema":"https://github.com/citation-style-language/schema/raw/master/csl-citation.json"} </w:instrText>
      </w:r>
      <w:r>
        <w:fldChar w:fldCharType="separate"/>
      </w:r>
      <w:r>
        <w:rPr>
          <w:noProof/>
        </w:rPr>
        <w:t>(Fuller et al. 2011)</w:t>
      </w:r>
      <w:r>
        <w:fldChar w:fldCharType="end"/>
      </w:r>
      <w:r w:rsidR="00124A15">
        <w:t xml:space="preserve">, however not all responses are conclusive due to fluctuating neutrophil response as well as inflammational pathology on an individual basis </w:t>
      </w:r>
      <w:r w:rsidR="004F5DAE">
        <w:fldChar w:fldCharType="begin"/>
      </w:r>
      <w:r w:rsidR="004F5DAE">
        <w:instrText xml:space="preserve"> ADDIN ZOTERO_ITEM CSL_CITATION {"citationID":"xV3whFzw","properties":{"formattedCitation":"(Meteyer et al. 2011)","plainCitation":"(Meteyer et al. 2011)","noteIndex":0},"citationItems":[{"id":583,"uris":["http://zotero.org/users/local/FV0IC50g/items/U7PNKQIT"],"uri":["http://zotero.org/users/local/FV0IC50g/items/U7PNKQIT"],"itemData":{"id":583,"type":"article-journal","title":"RECOVERY OF LITTLE BROWN BATS (MYOTIS LUCIFUGUS) FROM NATURAL INFECTION WITH GEOMYCES DESTRUCTANS, WHITE-NOSE SYNDROME","container-title":"Journal of Wildlife Diseases","page":"618-626","volume":"47","issue":"3","source":"Crossref","abstract":"Geomyces destructans produces the white fungal growth on the muzzle and the tacky white discoloration on wings and ears that characterize white-nose syndrome (WNS) in cavehibernating bats. To test the hypothesis that postemergent WNS-infected bats recover from infection with G. destructans, 30 little brown bats (Myotis lucifugus) were collected in May 2009 from a WNS-affected hibernation site in New Jersey. All bats were confirmed to be infected with G. destructans using a noninvasive fungal tape method to identify the conidia of G. destructans and polymerase chain reaction (PCR). The bats were then held in captivity and given supportive care for 70 days. Of the 26 bats that survived and were humanely killed after 70 days, 25 showed significant improvement in the external appearance of wing membranes, had no microscopic evidence of infection by G. destructans, and had wing tissue samples that were negative for G. destructans by PCR. A subset of the bats was treated topically at the beginning of the rehabilitation study with a dilute vinegar solution, but treatment with vinegar provided no added advantage to recovery. Provision of supportive care to homeothermic bats was sufficient for full recovery from WNS. One bat at day 70 still had both gross pathology and microscopic evidence of WNS in wing membranes and was PCR-positive for G. destructans. Dense aggregates of neutrophils surrounded the hyphae that remained in the wing membrane of this bat.","DOI":"10.7589/0090-3558-47.3.618","ISSN":"0090-3558","language":"en","author":[{"family":"Meteyer","given":"Carol Uphoff"},{"family":"Valent","given":"Mick"},{"family":"Kashmer","given":"Jackie"},{"family":"Buckles","given":"Elizabeth L."},{"family":"Lorch","given":"Jeffrey M."},{"family":"Blehert","given":"David S."},{"family":"Lollar","given":"Amanda"},{"family":"Berndt","given":"Douglas"},{"family":"Wheeler","given":"Emily"},{"family":"White","given":"C. LeAnn"},{"family":"Ballmann","given":"Anne E."}],"issued":{"date-parts":[["2011",7]]}}}],"schema":"https://github.com/citation-style-language/schema/raw/master/csl-citation.json"} </w:instrText>
      </w:r>
      <w:r w:rsidR="004F5DAE">
        <w:fldChar w:fldCharType="separate"/>
      </w:r>
      <w:r w:rsidR="004F5DAE">
        <w:rPr>
          <w:noProof/>
        </w:rPr>
        <w:t>(Meteyer et al. 2011)</w:t>
      </w:r>
      <w:r w:rsidR="004F5DAE">
        <w:fldChar w:fldCharType="end"/>
      </w:r>
      <w:r w:rsidR="00124A15">
        <w:t>.</w:t>
      </w:r>
      <w:r>
        <w:t xml:space="preserve"> </w:t>
      </w:r>
      <w:r w:rsidR="00124A15">
        <w:t xml:space="preserve">Equally important is working to </w:t>
      </w:r>
      <w:r w:rsidR="00BA27C4">
        <w:t xml:space="preserve">limit the human-vectored transport of Pd by both cave visitors and researchers by devising effective decontamination techniques </w:t>
      </w:r>
      <w:r w:rsidR="0065740E">
        <w:fldChar w:fldCharType="begin"/>
      </w:r>
      <w:r w:rsidR="0065740E">
        <w:instrText xml:space="preserve"> ADDIN ZOTERO_ITEM CSL_CITATION {"citationID":"vVcMZAZN","properties":{"formattedCitation":"(Reynolds et al. 2015)","plainCitation":"(Reynolds et al. 2015)","noteIndex":0},"citationItems":[{"id":515,"uris":["http://zotero.org/users/local/FV0IC50g/items/Q8DBMWUM"],"uri":["http://zotero.org/users/local/FV0IC50g/items/Q8DBMWUM"],"itemData":{"id":515,"type":"article-journal","title":"MODELING THE ENVIRONMENTAL GROWTH OF &lt;i&gt;PSEUDOGYMNOASCUS DESTRUCTANS&lt;/i&gt; AND ITS IMPACT ON THE WHITE-NOSE SYNDROME EPIDEMIC","container-title":"Journal of Wildlife Diseases","page":"318-331","volume":"51","issue":"2","source":"Crossref","abstract":"White-nose syndrome (WNS) has had a devastating effect on North American bat populations. The causal agent of WNS is the fungal pathogen, Pseudogymnoascus destructans (Pd), which has been shown to persist in caves after the eradication of host populations. As nonpathogenic Pseudogymnoascus spp. display saprophytic growth and are among the most commonly isolated fungi from caves, we examined whether Pd could grow in cave sediments and the contribution such growth could have to WNS disease progression. We inoculated a range of diverse cave sediments and demonstrated the growth of Pd in all sediments tested. These data indicate that environmental growth of Pd could lead to the accumulation of spores above the estimated infection threshold for WNS, allowing environment-to-bat infection. The obtained growth parameters were then used in a susceptible-infected-susceptible mathematic model to determine the possible contribution of environmental Pd growth to WNS disease progression in a colony of little brown bats (Myotis lucifugus). This model suggests that the environmental growth of Pd would increase WNS infection rates, particularly in colonies experiencing longer hibernation periods or in hibernacula with high levels of organic detritus. The model also suggests that once introduced, environmental Pd growth would allow the persistence of this pathogen within infected hibernacula for decades, greatly compromising the success of bat reintroduction strategies. Together these data suggest that Pd is not reliant on its host for survival and is capable of environmental growth and amplification that could contribute to the rapid progression and longterm persistence of WNS in the hibernacula of threatened North American bats.","DOI":"10.7589/2014-06-157","ISSN":"0090-3558","language":"en","author":[{"family":"Reynolds","given":"Hannah T."},{"family":"Ingersoll","given":"Tom"},{"family":"Barton","given":"Hazel A."}],"issued":{"date-parts":[["2015",4]]}}}],"schema":"https://github.com/citation-style-language/schema/raw/master/csl-citation.json"} </w:instrText>
      </w:r>
      <w:r w:rsidR="0065740E">
        <w:fldChar w:fldCharType="separate"/>
      </w:r>
      <w:r w:rsidR="0065740E">
        <w:rPr>
          <w:noProof/>
        </w:rPr>
        <w:t>(Reynolds et al. 2015)</w:t>
      </w:r>
      <w:r w:rsidR="0065740E">
        <w:fldChar w:fldCharType="end"/>
      </w:r>
      <w:r w:rsidR="00BA27C4">
        <w:t>.</w:t>
      </w:r>
      <w:r w:rsidR="00DD5E2D">
        <w:t xml:space="preserve"> To achieve this,</w:t>
      </w:r>
      <w:r w:rsidR="00A93C9F">
        <w:t xml:space="preserve"> a greater respect and understanding for bat ecology is needed</w:t>
      </w:r>
      <w:r w:rsidR="0065740E">
        <w:t xml:space="preserve"> </w:t>
      </w:r>
      <w:r w:rsidR="0065740E">
        <w:fldChar w:fldCharType="begin"/>
      </w:r>
      <w:r w:rsidR="0065740E">
        <w:instrText xml:space="preserve"> ADDIN ZOTERO_ITEM CSL_CITATION {"citationID":"f1xTDpfK","properties":{"formattedCitation":"(Maher et al. 2012)","plainCitation":"(Maher et al. 2012)","noteIndex":0},"citationItems":[{"id":304,"uris":["http://zotero.org/users/local/FV0IC50g/items/P7ML7AN6"],"uri":["http://zotero.org/users/local/FV0IC50g/items/P7ML7AN6"],"itemData":{"id":304,"type":"article-journal","title":"Spread of white-nose syndrome on a network regulated by geography and climate","container-title":"Nature Communications","volume":"3","issue":"1","source":"Crossref","URL":"http://www.nature.com/articles/ncomms2301","DOI":"10.1038/ncomms2301","ISSN":"2041-1723","language":"en","author":[{"family":"Maher","given":"Sean P."},{"family":"Kramer","given":"Andrew M."},{"family":"Pulliam","given":"J. Tomlin"},{"family":"Zokan","given":"Marcus A."},{"family":"Bowden","given":"Sarah E."},{"family":"Barton","given":"Heather D."},{"family":"Magori","given":"Krisztian"},{"family":"Drake","given":"John M."}],"issued":{"date-parts":[["2012",1]]},"accessed":{"date-parts":[["2019",4,2]]}}}],"schema":"https://github.com/citation-style-language/schema/raw/master/csl-citation.json"} </w:instrText>
      </w:r>
      <w:r w:rsidR="0065740E">
        <w:fldChar w:fldCharType="separate"/>
      </w:r>
      <w:r w:rsidR="0065740E">
        <w:rPr>
          <w:noProof/>
        </w:rPr>
        <w:t>(Maher et al. 2012)</w:t>
      </w:r>
      <w:r w:rsidR="0065740E">
        <w:fldChar w:fldCharType="end"/>
      </w:r>
      <w:r w:rsidR="00D25914">
        <w:t xml:space="preserve"> </w:t>
      </w:r>
      <w:r w:rsidR="00A93C9F">
        <w:t xml:space="preserve"> as well as a more thorough investigation of the environmental conditions that can facilitate the spread of the disease </w:t>
      </w:r>
      <w:r w:rsidR="00D25914">
        <w:fldChar w:fldCharType="begin"/>
      </w:r>
      <w:r w:rsidR="004B6CCB">
        <w:instrText xml:space="preserve"> ADDIN ZOTERO_ITEM CSL_CITATION {"citationID":"MEKgNwEg","properties":{"formattedCitation":"(Flory et al. 2012 Apr)","plainCitation":"(Flory et al. 2012 Apr)","dontUpdate":true,"noteIndex":0},"citationItems":[{"id":565,"uris":["http://zotero.org/users/local/FV0IC50g/items/XBIY5QBX"],"uri":["http://zotero.org/users/local/FV0IC50g/items/XBIY5QBX"],"itemData":{"id":565,"type":"article-journal","title":"Environmental conditions associated with bat white-nose syndrome mortality in the north-eastern United States: Landscape conditions for bat white-nose syndrome","container-title":"Journal of Applied Ecology","page":"no-no","source":"Crossref","DOI":"10.1111/j.1365-2664.2012.02129.x","ISSN":"00218901","title-short":"Environmental conditions associated with bat white-nose syndrome mortality in the north-eastern United States","language":"en","author":[{"family":"Flory","given":"Abigail R."},{"family":"Kumar","given":"Sunil"},{"family":"Stohlgren","given":"Thomas J."},{"family":"Cryan","given":"Paul M."}],"issued":{"date-parts":[["2012",4]]}}}],"schema":"https://github.com/citation-style-language/schema/raw/master/csl-citation.json"} </w:instrText>
      </w:r>
      <w:r w:rsidR="00D25914">
        <w:fldChar w:fldCharType="separate"/>
      </w:r>
      <w:r w:rsidR="00D25914">
        <w:rPr>
          <w:noProof/>
        </w:rPr>
        <w:t>(Flory et al. 2012)</w:t>
      </w:r>
      <w:r w:rsidR="00D25914">
        <w:fldChar w:fldCharType="end"/>
      </w:r>
      <w:r w:rsidR="00226209">
        <w:t>.</w:t>
      </w:r>
    </w:p>
    <w:p w:rsidR="00055E04" w:rsidRPr="00CF131C" w:rsidRDefault="0065740E" w:rsidP="00CB0CD5">
      <w:pPr>
        <w:spacing w:line="480" w:lineRule="auto"/>
      </w:pPr>
      <w:r>
        <w:tab/>
      </w:r>
    </w:p>
    <w:p w:rsidR="0065740E" w:rsidRPr="00C903A4" w:rsidRDefault="00055E04" w:rsidP="00CB0CD5">
      <w:pPr>
        <w:spacing w:line="480" w:lineRule="auto"/>
        <w:rPr>
          <w:i/>
        </w:rPr>
      </w:pPr>
      <w:r>
        <w:rPr>
          <w:i/>
        </w:rPr>
        <w:tab/>
      </w:r>
      <w:r w:rsidR="009F5777">
        <w:rPr>
          <w:i/>
        </w:rPr>
        <w:t>6</w:t>
      </w:r>
      <w:r w:rsidR="0065740E" w:rsidRPr="00C903A4">
        <w:rPr>
          <w:i/>
        </w:rPr>
        <w:t>.4 ENM and SDM</w:t>
      </w:r>
    </w:p>
    <w:p w:rsidR="004F5DAE" w:rsidRDefault="00A93C9F" w:rsidP="00CB0CD5">
      <w:pPr>
        <w:spacing w:line="480" w:lineRule="auto"/>
      </w:pPr>
      <w:r>
        <w:t>Lastly, useful mode</w:t>
      </w:r>
      <w:r w:rsidR="00226209">
        <w:t>l</w:t>
      </w:r>
      <w:r>
        <w:t xml:space="preserve">ling methods </w:t>
      </w:r>
      <w:r w:rsidR="00DD5E2D">
        <w:t xml:space="preserve">such as </w:t>
      </w:r>
      <w:r>
        <w:t xml:space="preserve">Ecological Niche Modelling (ENM) and Species' Distribution Modelling (SDM) stand at the forefront of research to deliver </w:t>
      </w:r>
      <w:r w:rsidR="00733A8A">
        <w:t xml:space="preserve">improved </w:t>
      </w:r>
      <w:r>
        <w:t xml:space="preserve">predictive models of species' </w:t>
      </w:r>
      <w:r w:rsidR="00197D42">
        <w:t>occurrences</w:t>
      </w:r>
      <w:r>
        <w:t xml:space="preserve"> and potential distribution. The theory of the ecological niche has long been </w:t>
      </w:r>
      <w:r w:rsidR="00055E04">
        <w:t>discussed in biology</w:t>
      </w:r>
      <w:r>
        <w:t xml:space="preserve"> </w:t>
      </w:r>
      <w:r w:rsidR="0065740E">
        <w:fldChar w:fldCharType="begin"/>
      </w:r>
      <w:r w:rsidR="0065740E">
        <w:instrText xml:space="preserve"> ADDIN ZOTERO_ITEM CSL_CITATION {"citationID":"a9zTq5z9","properties":{"formattedCitation":"(Grinnell 1917)","plainCitation":"(Grinnell 1917)","noteIndex":0},"citationItems":[{"id":293,"uris":["http://zotero.org/users/local/FV0IC50g/items/DDYCTN54"],"uri":["http://zotero.org/users/local/FV0IC50g/items/DDYCTN54"],"itemData":{"id":293,"type":"article-journal","title":"Field Tests of Theories Concerning Distributional Control","container-title":"The American Naturalist","page":"115-128","volume":"51","issue":"602","source":"JSTOR","abstract":"In this paper I have enumerated various factors thought to be concerned with the control of the distribution of vertebrate animals, A number of birds and mammals have been cited to show how we may use our more or less detailed knowledge of their ranges so as to demonstrate the operation of one or several out of the many possible factors as limiters to distribution. The method employed is one of examination, comparison and elimination, applied to all parts of the margin of animals' ranges. The range of any one animal must be examined at all points of its periphery in order that all of the factors concerned may be detected. One factor may constitute the barrier in one section of the periphery of the range of a species, a totally different factor in another section. The results of the geometric ratio of reproduction would bring about areas of occupancy in the shape of perfect circles But we never find such symmetrical ranges. The very fact that the outlines of the ranges of animals are extremely irregular is significant of the critical nature or inconvenience of the factors which delimit them. These factors have to do with the evolution, persistence and extermination of species. Note that we always have to take into account, in attempting to discern factors of limitation, the animal's own inherent structural equipment. This prescribes restriction at once in certain regards. Referring again to our list of suggested factors, we find the long-emphasized ones of land to aquatic species and bodies of water to terrestrial species really presenting an extreme manifestation of associational restriction. Food source, methods of food-getting and safety refuges are involved. It is to be noted further that the factors are various and that the most important factor for one species may prove of little effect with another species. Species do not react uniformly to the same environment. It is undoubtedly always a combination of factors which accounts for an animal's geographic range in all parts of the periphery of that range. It is most certainly never one factor alone. No one will claim that temperature is the only delimiting agent in controlling vertebrate distribution; nor could this claim be made for humidity alone, or for food supply alone, or for safety of breeding-places alone. Given a large continuous area, however, as upon the North","ISSN":"0003-0147","author":[{"family":"Grinnell","given":"Joseph"}],"issued":{"date-parts":[["1917"]]}}}],"schema":"https://github.com/citation-style-language/schema/raw/master/csl-citation.json"} </w:instrText>
      </w:r>
      <w:r w:rsidR="0065740E">
        <w:fldChar w:fldCharType="separate"/>
      </w:r>
      <w:r w:rsidR="0065740E">
        <w:rPr>
          <w:noProof/>
        </w:rPr>
        <w:t>(Grinnell 1917)</w:t>
      </w:r>
      <w:r w:rsidR="0065740E">
        <w:fldChar w:fldCharType="end"/>
      </w:r>
      <w:r>
        <w:t xml:space="preserve">, and </w:t>
      </w:r>
      <w:r w:rsidR="00DD5E2D">
        <w:t xml:space="preserve">pioneering </w:t>
      </w:r>
      <w:r>
        <w:t>studies at the end of the 20th century serve</w:t>
      </w:r>
      <w:r w:rsidR="00DD5E2D">
        <w:t>d</w:t>
      </w:r>
      <w:r>
        <w:t xml:space="preserve"> to </w:t>
      </w:r>
      <w:r w:rsidR="00055E04">
        <w:t xml:space="preserve">provide </w:t>
      </w:r>
      <w:r>
        <w:t xml:space="preserve">more reliable evidence </w:t>
      </w:r>
      <w:r w:rsidR="00DD5E2D">
        <w:t xml:space="preserve">of species' occurrences </w:t>
      </w:r>
      <w:r>
        <w:t xml:space="preserve">as climate </w:t>
      </w:r>
      <w:r w:rsidR="00C62F54">
        <w:t xml:space="preserve">change </w:t>
      </w:r>
      <w:r>
        <w:t xml:space="preserve">continues to impact range shifts </w:t>
      </w:r>
      <w:r w:rsidR="0065740E">
        <w:fldChar w:fldCharType="begin"/>
      </w:r>
      <w:r w:rsidR="0065740E">
        <w:instrText xml:space="preserve"> ADDIN ZOTERO_ITEM CSL_CITATION {"citationID":"TD0HIzbk","properties":{"formattedCitation":"(Parmesan 1996)","plainCitation":"(Parmesan 1996)","noteIndex":0},"citationItems":[{"id":160,"uris":["http://zotero.org/users/local/FV0IC50g/items/9RFNATCL"],"uri":["http://zotero.org/users/local/FV0IC50g/items/9RFNATCL"],"itemData":{"id":160,"type":"article-journal","title":"Climate and species' range","container-title":"Nature; London","page":"765-766","volume":"382","issue":"6594","source":"ProQuest","DOI":"http://dx.doi.org/10.1038/382765a0","ISSN":"00280836","language":"English","author":[{"family":"Parmesan","given":"Camille"}],"issued":{"date-parts":[["1996",8,29]]}}}],"schema":"https://github.com/citation-style-language/schema/raw/master/csl-citation.json"} </w:instrText>
      </w:r>
      <w:r w:rsidR="0065740E">
        <w:fldChar w:fldCharType="separate"/>
      </w:r>
      <w:r w:rsidR="0065740E">
        <w:rPr>
          <w:noProof/>
        </w:rPr>
        <w:t>(Parmesan 1996)</w:t>
      </w:r>
      <w:r w:rsidR="0065740E">
        <w:fldChar w:fldCharType="end"/>
      </w:r>
      <w:r>
        <w:t xml:space="preserve">. Predictive habitat modeling for spatial and temporal niches has already been </w:t>
      </w:r>
      <w:r w:rsidR="00197D42">
        <w:t>indispensable</w:t>
      </w:r>
      <w:r>
        <w:t xml:space="preserve"> to conservation planning </w:t>
      </w:r>
      <w:r w:rsidR="0065740E">
        <w:fldChar w:fldCharType="begin"/>
      </w:r>
      <w:r w:rsidR="0065740E">
        <w:instrText xml:space="preserve"> ADDIN ZOTERO_ITEM CSL_CITATION {"citationID":"d6uMRohY","properties":{"formattedCitation":"(Guisan and Zimmermann 2000)","plainCitation":"(Guisan and Zimmermann 2000)","noteIndex":0},"citationItems":[{"id":216,"uris":["http://zotero.org/users/local/FV0IC50g/items/KXFQJHHB"],"uri":["http://zotero.org/users/local/FV0IC50g/items/KXFQJHHB"],"itemData":{"id":216,"type":"article-journal","title":"Predictive habitat distribution models in ecology","container-title":"Ecological Modelling","page":"147-186","volume":"135","issue":"2-3","source":"Crossref","abstract":"With the rise of new powerful statistical techniques and GIS tools, the development of predictive habitat distribution models has rapidly increased in ecology. Such models are static and probabilistic in nature, since they statistically relate the geographical distribution of species or communities to their present environment. A wide array of models has been developed to cover aspects as diverse as biogeography, conservation biology, climate change research, and habitat or species management. In this paper, we present a review of predictive habitat distribution modeling. The variety of statistical techniques used is growing. Ordinary multiple regression and its generalized form (GLM) are very popular and are often used for modeling species distributions. Other methods include neural networks, ordination and classiﬁcation methods, Bayesian models, locally weighted approaches (e.g. GAM), environmental envelopes or even combinations of these models. The selection of an appropriate method should not depend solely on statistical considerations. Some models are better suited to reﬂect theoretical ﬁndings on the shape and nature of the species’ response (or realized niche). Conceptual considerations include e.g. the trade-off between optimizing accuracy versus optimizing generality. In the ﬁeld of static distribution modeling, the latter is mostly related to selecting appropriate predictor variables and to designing an appropriate procedure for model selection. New methods, including threshold-independent measures (e.g. receiver operating characteristic (ROC)-plots) and resampling techniques (e.g. bootstrap, cross-validation) have been introduced in ecology for testing the accuracy of predictive models. The choice of an evaluation measure should be driven primarily by the goals of the study. This may possibly lead to the attribution of different weights to the various types of prediction errors (e.g. omission, commission or confusion). Testing the model in a wider range of situations (in space and time) will permit one to deﬁne the range of applications for which the model predictions are suitable. In turn, the qualiﬁcation of the model depends primarily on the goals of the study that deﬁne the qualiﬁcation criteria and on the usability of the model, rather than on statistics alone. © 2000 Elsevier Science B.V. All rights reserved.","DOI":"10.1016/S0304-3800(00)00354-9","ISSN":"03043800","language":"en","author":[{"family":"Guisan","given":"Antoine"},{"family":"Zimmermann","given":"Niklaus E."}],"issued":{"date-parts":[["2000",12]]}}}],"schema":"https://github.com/citation-style-language/schema/raw/master/csl-citation.json"} </w:instrText>
      </w:r>
      <w:r w:rsidR="0065740E">
        <w:fldChar w:fldCharType="separate"/>
      </w:r>
      <w:r w:rsidR="0065740E">
        <w:rPr>
          <w:noProof/>
        </w:rPr>
        <w:t xml:space="preserve">(Guisan and </w:t>
      </w:r>
      <w:r w:rsidR="0065740E">
        <w:rPr>
          <w:noProof/>
        </w:rPr>
        <w:lastRenderedPageBreak/>
        <w:t>Zimmermann 2000)</w:t>
      </w:r>
      <w:r w:rsidR="0065740E">
        <w:fldChar w:fldCharType="end"/>
      </w:r>
      <w:r>
        <w:t xml:space="preserve"> and specific habitat demography must be quantified in order to accurately depict variation</w:t>
      </w:r>
      <w:r w:rsidR="0065740E">
        <w:t xml:space="preserve"> </w:t>
      </w:r>
      <w:r w:rsidR="0065740E">
        <w:fldChar w:fldCharType="begin"/>
      </w:r>
      <w:r w:rsidR="0065740E">
        <w:instrText xml:space="preserve"> ADDIN ZOTERO_ITEM CSL_CITATION {"citationID":"I6zeq2t3","properties":{"formattedCitation":"(Pulliam 2000)","plainCitation":"(Pulliam 2000)","noteIndex":0},"citationItems":[{"id":101,"uris":["http://zotero.org/users/local/FV0IC50g/items/FBUK9AFR"],"uri":["http://zotero.org/users/local/FV0IC50g/items/FBUK9AFR"],"itemData":{"id":101,"type":"article-journal","title":"On the relationship between niche and distribution","container-title":"Ecology Letters","page":"349-361","volume":"3","issue":"4","source":"Wiley Online Library","abstract":"Applications of Hutchinson’s n-dimensional niche concept are often focused on the role of interspecific competition in shaping species distribution patterns. In this paper, I discuss a variety of factors, in addition to competition, that influence the observed relationship between species distribution and the availability of suitable habitat. In particular, I show that Hutchinson’s niche concept can be modified to incorporate the influences of niche width, habitat availability and dispersal, as well as interspecific competition per se. I introduce a simulation model called NICHE that embodies many of Hutchinson’s original niche concepts and use this model to predict patterns of species distribution. The model may help to clarify how dispersal, niche size and competition interact, and under what conditions species might be common in unsuitable habitat or absent from suitable habitat. A brief review of the pertinent literature suggests that species are often absent from suitable habitat and present in unsuitable habitat, in ways predicted by theory. However, most tests of niche theory are hampered by inadequate consideration of what does and does not constitute suitable habitat. More conclusive evidence for these predictions will require rigorous determination of habitat suitability under field conditions. I suggest that to do this, ecologists must measure habitat specific demography and quantify how demographic parameters vary in response to temporal and spatial variation in measurable niche dimensions.","DOI":"10.1046/j.1461-0248.2000.00143.x","ISSN":"1461-0248","language":"en","author":[{"family":"Pulliam","given":"H. R."}],"issued":{"date-parts":[["2000"]]}}}],"schema":"https://github.com/citation-style-language/schema/raw/master/csl-citation.json"} </w:instrText>
      </w:r>
      <w:r w:rsidR="0065740E">
        <w:fldChar w:fldCharType="separate"/>
      </w:r>
      <w:r w:rsidR="0065740E">
        <w:rPr>
          <w:noProof/>
        </w:rPr>
        <w:t>(Pulliam 2000)</w:t>
      </w:r>
      <w:r w:rsidR="0065740E">
        <w:fldChar w:fldCharType="end"/>
      </w:r>
      <w:r>
        <w:t>. The usefulness of these models will of course be contingent upon the questions asked</w:t>
      </w:r>
      <w:r w:rsidR="00DD5E2D">
        <w:t xml:space="preserve"> by the scientific community,</w:t>
      </w:r>
      <w:r w:rsidR="0065740E">
        <w:t xml:space="preserve"> </w:t>
      </w:r>
      <w:r w:rsidR="00DD5E2D">
        <w:t>with an inherent understanding</w:t>
      </w:r>
      <w:r w:rsidR="00180F43">
        <w:t xml:space="preserve"> that perfect validation is unrealistic</w:t>
      </w:r>
      <w:r w:rsidR="00160279">
        <w:t xml:space="preserve"> </w:t>
      </w:r>
      <w:r w:rsidR="00E262D9">
        <w:fldChar w:fldCharType="begin"/>
      </w:r>
      <w:r w:rsidR="00E262D9">
        <w:instrText xml:space="preserve"> ADDIN ZOTERO_ITEM CSL_CITATION {"citationID":"x0Rh7IlB","properties":{"formattedCitation":"(Araujo and Rahbek 2006; Araujo and New 2007)","plainCitation":"(Araujo and Rahbek 2006; Araujo and New 2007)","noteIndex":0},"citationItems":[{"id":165,"uris":["http://zotero.org/users/local/FV0IC50g/items/Q4YPBYQZ"],"uri":["http://zotero.org/users/local/FV0IC50g/items/Q4YPBYQZ"],"itemData":{"id":165,"type":"article-journal","title":"How Does Climate Change Affect Biodiversity?","container-title":"Science","page":"1396-1397","volume":"313","issue":"5792","source":"Crossref","DOI":"10.1126/science.1131758","ISSN":"0036-8075, 1095-9203","language":"en","author":[{"family":"Araujo","given":"M. B."},{"family":"Rahbek","given":"C."}],"issued":{"date-parts":[["2006",9,8]]}}},{"id":461,"uris":["http://zotero.org/users/local/FV0IC50g/items/4QZ437DQ"],"uri":["http://zotero.org/users/local/FV0IC50g/items/4QZ437DQ"],"itemData":{"id":461,"type":"article-journal","title":"Ensemble forecasting of species distributions","container-title":"Trends in Ecology &amp; Evolution","page":"42-47","volume":"22","issue":"1","source":"Crossref","DOI":"10.1016/j.tree.2006.09.010","ISSN":"01695347","language":"en","author":[{"family":"Araujo","given":"M"},{"family":"New","given":"M"}],"issued":{"date-parts":[["2007",1]]}}}],"schema":"https://github.com/citation-style-language/schema/raw/master/csl-citation.json"} </w:instrText>
      </w:r>
      <w:r w:rsidR="00E262D9">
        <w:fldChar w:fldCharType="separate"/>
      </w:r>
      <w:r w:rsidR="00E262D9">
        <w:rPr>
          <w:noProof/>
        </w:rPr>
        <w:t>(Araujo and Rahbek 2006; Araujo and New 2007)</w:t>
      </w:r>
      <w:r w:rsidR="00E262D9">
        <w:fldChar w:fldCharType="end"/>
      </w:r>
      <w:r w:rsidR="00180F43">
        <w:t xml:space="preserve">. </w:t>
      </w:r>
    </w:p>
    <w:p w:rsidR="00180F43" w:rsidRDefault="00180F43" w:rsidP="00CB0CD5">
      <w:pPr>
        <w:spacing w:line="480" w:lineRule="auto"/>
        <w:rPr>
          <w:b/>
        </w:rPr>
      </w:pPr>
    </w:p>
    <w:p w:rsidR="00180F43" w:rsidRPr="002C6681" w:rsidRDefault="009F5777" w:rsidP="00CB0CD5">
      <w:pPr>
        <w:spacing w:line="480" w:lineRule="auto"/>
        <w:rPr>
          <w:b/>
        </w:rPr>
      </w:pPr>
      <w:r>
        <w:rPr>
          <w:b/>
        </w:rPr>
        <w:t>7</w:t>
      </w:r>
      <w:r w:rsidR="00C903A4" w:rsidRPr="00C903A4">
        <w:rPr>
          <w:b/>
        </w:rPr>
        <w:t xml:space="preserve">. </w:t>
      </w:r>
      <w:r w:rsidR="009921E0" w:rsidRPr="00C903A4">
        <w:rPr>
          <w:b/>
        </w:rPr>
        <w:t>Conclusion</w:t>
      </w:r>
      <w:r w:rsidR="00C25052">
        <w:rPr>
          <w:b/>
        </w:rPr>
        <w:t>s</w:t>
      </w:r>
    </w:p>
    <w:p w:rsidR="0065740E" w:rsidRDefault="00180F43" w:rsidP="00CB0CD5">
      <w:pPr>
        <w:spacing w:line="480" w:lineRule="auto"/>
      </w:pPr>
      <w:r>
        <w:t xml:space="preserve">The future of bat ecology </w:t>
      </w:r>
      <w:r w:rsidR="005E0B2D">
        <w:t>looks hopeful,</w:t>
      </w:r>
      <w:r>
        <w:t xml:space="preserve"> in that technology is improving at a rate that might outstep the rate of extinction. However, the measure of uncertainty that comes from novel climate change impacts </w:t>
      </w:r>
      <w:r w:rsidR="00DD5E2D">
        <w:t xml:space="preserve">cannot be </w:t>
      </w:r>
      <w:r w:rsidR="00211E41">
        <w:t>underestimated</w:t>
      </w:r>
      <w:r>
        <w:t xml:space="preserve">. Therefore, there must be a concerted effort among scientists, conservationists, resource managers and educators to enforce strategies, even in the face of </w:t>
      </w:r>
      <w:r w:rsidR="00DD5E2D">
        <w:t xml:space="preserve">this </w:t>
      </w:r>
      <w:r>
        <w:t xml:space="preserve">uncertainty </w:t>
      </w:r>
      <w:r>
        <w:fldChar w:fldCharType="begin"/>
      </w:r>
      <w:r w:rsidR="004B6CCB">
        <w:instrText xml:space="preserve"> ADDIN ZOTERO_ITEM CSL_CITATION {"citationID":"fJ8crQdA","properties":{"formattedCitation":"(Wiens et al. 2009)","plainCitation":"(Wiens et al. 2009)","noteIndex":0},"citationItems":[{"id":138,"uris":["http://zotero.org/users/local/FV0IC50g/items/F7WGIEUH"],"uri":["http://zotero.org/users/local/FV0IC50g/items/F7WGIEUH"],"itemData":{"id":138,"type":"article-journal","title":"Niches, models, and climate change: Assessing the assumptions and uncertainties","container-title":"Proceedings of the National Academy of Sciences","page":"19729-19736","volume":"106","issue":"Supplement 2","source":"www.pnas.org","abstract":"As the rate and magnitude of climate change accelerate, understanding the consequences becomes increasingly important. Species distribution models (SDMs) based on current ecological niche constraints are used to project future species distributions. These models contain assumptions that add to the uncertainty in model projections stemming from the structure of the models, the algorithms used to translate niche associations into distributional probabilities, the quality and quantity of data, and mismatches between the scales of modeling and data. We illustrate the application of SDMs using two climate models and two distributional algorithms, together with information on distributional shifts in vegetation types, to project fine-scale future distributions of 60 California landbird species. Most species are projected to decrease in distribution by 2070. Changes in total species richness vary over the state, with large losses of species in some “hotspots” of vulnerability. Differences in distributional shifts among species will change species co-occurrences, creating spatial variation in similarities between current and future assemblages. We use these analyses to consider how assumptions can be addressed and uncertainties reduced. SDMs can provide a useful way to incorporate future conditions into conservation and management practices and decisions, but the uncertainties of model projections must be balanced with the risks of taking the wrong actions or the costs of inaction. Doing this will require that the sources and magnitudes of uncertainty are documented, and that conservationists and resource managers be willing to act despite the uncertainties. The alternative, of ignoring the future, is not an option.","DOI":"10.1073/pnas.0901639106","ISSN":"0027-8424, 1091-6490","note":"PMID: 19822750","title-short":"Niches, models, and climate change","journalAbbreviation":"PNAS","language":"en","author":[{"family":"Wiens","given":"John A."},{"family":"Stralberg","given":"Diana"},{"family":"Jongsomjit","given":"Dennis"},{"family":"Howell","given":"Christine A."},{"family":"Snyder","given":"Mark A."}],"issued":{"date-parts":[["2009",11,17]]}}}],"schema":"https://github.com/citation-style-language/schema/raw/master/csl-citation.json"} </w:instrText>
      </w:r>
      <w:r>
        <w:fldChar w:fldCharType="separate"/>
      </w:r>
      <w:r>
        <w:rPr>
          <w:noProof/>
        </w:rPr>
        <w:t>(Wiens et al. 2009)</w:t>
      </w:r>
      <w:r>
        <w:fldChar w:fldCharType="end"/>
      </w:r>
      <w:r>
        <w:t xml:space="preserve">. </w:t>
      </w:r>
      <w:r w:rsidR="00DD5E2D">
        <w:t>However</w:t>
      </w:r>
      <w:r>
        <w:t xml:space="preserve">, it </w:t>
      </w:r>
      <w:r w:rsidR="00DD5E2D">
        <w:t xml:space="preserve">still </w:t>
      </w:r>
      <w:r>
        <w:t xml:space="preserve">remains a race against the clock to limit the many threats </w:t>
      </w:r>
      <w:r w:rsidR="00DD5E2D">
        <w:t xml:space="preserve">contributing </w:t>
      </w:r>
      <w:r>
        <w:t xml:space="preserve">to the decline of several bat species in North America. </w:t>
      </w:r>
      <w:r w:rsidR="00197D42">
        <w:t xml:space="preserve">As the magnitude of global emissions and climate change continue to make seasons more extreme, in addition to severely melting snowpacks and affecting the water resources in the United States </w:t>
      </w:r>
      <w:r w:rsidR="00197D42">
        <w:fldChar w:fldCharType="begin"/>
      </w:r>
      <w:r w:rsidR="00197D42">
        <w:instrText xml:space="preserve"> ADDIN ZOTERO_ITEM CSL_CITATION {"citationID":"JurwOpdH","properties":{"formattedCitation":"(Hayhoe et al. 2004)","plainCitation":"(Hayhoe et al. 2004)","noteIndex":0},"citationItems":[{"id":156,"uris":["http://zotero.org/users/local/FV0IC50g/items/2CU6GG79"],"uri":["http://zotero.org/users/local/FV0IC50g/items/2CU6GG79"],"itemData":{"id":156,"type":"article-journal","title":"Emissions pathways, climate change, and impacts on California","container-title":"Proceedings of the National Academy of Sciences","page":"12422-12427","volume":"101","issue":"34","source":"www.pnas.org","abstract":"The magnitude of future climate change depends substantially on the greenhouse gas emission pathways we choose. Here we explore the implications of the highest and lowest Intergovernmental Panel on Climate Change emissions pathways for climate change and associated impacts in California. Based on climate projections from two state-of-the-art climate models with low and medium sensitivity (Parallel Climate Model and Hadley Centre Climate Model, version 3, respectively), we find that annual temperature increases nearly double from the lower B1 to the higher A1fi emissions scenario before 2100. Three of four simulations also show greater increases in summer temperatures as compared with winter. Extreme heat and the associated impacts on a range of temperature-sensitive sectors are substantially greater under the higher emissions scenario, with some interscenario differences apparent before midcentury. By the end of the century under the B1 scenario, heatwaves and extreme heat in Los Angeles quadruple in frequency while heat-related mortality increases two to three times; alpine/subalpine forests are reduced by 50–75%; and Sierra snowpack is reduced 30–70%. Under A1fi, heatwaves in Los Angeles are six to eight times more frequent, with heat-related excess mortality increasing five to seven times; alpine/subalpine forests are reduced by 75–90%; and snowpack declines 73–90%, with cascading impacts on runoff and streamflow that, combined with projected modest declines in winter precipitation, could fundamentally disrupt California's water rights system. Although interscenario differences in climate impacts and costs of adaptation emerge mainly in the second half of the century, they are strongly dependent on emissions from preceding decades.","DOI":"10.1073/pnas.0404500101","ISSN":"0027-8424, 1091-6490","note":"PMID: 15314227","journalAbbreviation":"PNAS","language":"en","author":[{"family":"Hayhoe","given":"Katharine"},{"family":"Cayan","given":"Daniel"},{"family":"Field","given":"Christopher B."},{"family":"Frumhoff","given":"Peter C."},{"family":"Maurer","given":"Edwin P."},{"family":"Miller","given":"Norman L."},{"family":"Moser","given":"Susanne C."},{"family":"Schneider","given":"Stephen H."},{"family":"Cahill","given":"Kimberly Nicholas"},{"family":"Cleland","given":"Elsa E."},{"family":"Dale","given":"Larry"},{"family":"Drapek","given":"Ray"},{"family":"Hanemann","given":"R. Michael"},{"family":"Kalkstein","given":"Laurence S."},{"family":"Lenihan","given":"James"},{"family":"Lunch","given":"Claire K."},{"family":"Neilson","given":"Ronald P."},{"family":"Sheridan","given":"Scott C."},{"family":"Verville","given":"Julia H."}],"issued":{"date-parts":[["2004",8,24]]}}}],"schema":"https://github.com/citation-style-language/schema/raw/master/csl-citation.json"} </w:instrText>
      </w:r>
      <w:r w:rsidR="00197D42">
        <w:fldChar w:fldCharType="separate"/>
      </w:r>
      <w:r w:rsidR="00197D42">
        <w:rPr>
          <w:noProof/>
        </w:rPr>
        <w:t>(Hayhoe et al. 2004)</w:t>
      </w:r>
      <w:r w:rsidR="00197D42">
        <w:fldChar w:fldCharType="end"/>
      </w:r>
      <w:r w:rsidR="00197D42">
        <w:t xml:space="preserve">, shifting attitudes in politics and intergovernmental panels must also occur in order to provide wildlife safeguarding strategies. </w:t>
      </w:r>
      <w:r>
        <w:t xml:space="preserve">As our global ecology continues to change, </w:t>
      </w:r>
      <w:r w:rsidR="00CD5DE2">
        <w:t xml:space="preserve">the need to </w:t>
      </w:r>
      <w:r>
        <w:t>provid</w:t>
      </w:r>
      <w:r w:rsidR="00CD5DE2">
        <w:t>e</w:t>
      </w:r>
      <w:r>
        <w:t xml:space="preserve"> resource managers with a "rule of thumb" measurement </w:t>
      </w:r>
      <w:r w:rsidR="00CB5BBF">
        <w:fldChar w:fldCharType="begin"/>
      </w:r>
      <w:r w:rsidR="00CB5BBF">
        <w:instrText xml:space="preserve"> ADDIN ZOTERO_ITEM CSL_CITATION {"citationID":"55pic7yn","properties":{"formattedCitation":"(McPherson and Jetz 2007)","plainCitation":"(McPherson and Jetz 2007)","noteIndex":0},"citationItems":[{"id":371,"uris":["http://zotero.org/users/local/FV0IC50g/items/CWPWKJR3"],"uri":["http://zotero.org/users/local/FV0IC50g/items/CWPWKJR3"],"itemData":{"id":371,"type":"article-journal","title":"Effects of Species' Ecology on the Accuracy of Distribution Models","container-title":"Ecography","page":"135-151","volume":"30","issue":"1","source":"JSTOR","archive":"JSTOR","abstract":"[In the face of accelerating biodiversity loss and limited data, species distribution models - which statistically capture and predict species' occurrences based on environmental correlates - are increasingly used to inform conservation strategies. Additionally, distribution models and their fit provide insights on the broad-scale environmental niche of species. To investigate whether the performance of such models varies with species' ecological characteristics, we examined distribution models for 1329 bird species in southern and eastern Africa. The models were constructed at two spatial resolutions with both logistic and autologistic regression. Satellite-derived environmental indices served as predictors, and model accuracy was assessed with three metrics: sensitivity, specificity and the area under the curve (AUC) of receiver operating characteristics plots. We then determined the relationship between each measure of accuracy and ten ecological species characteristics using generalised linear models. Among the ecological traits tested, species' range size, migratory status, affinity for wetlands and endemism proved most influential on the performance of distribution models. The number of habitat types frequented (habitat tolerance), trophic rank, body mass, preferred habitat structure and association with sub-resolution habitats also showed some effect. In contrast, conservation status made no significant impact. These findings did not differ from one spatial resolution to the next. Our analyses thus provide conservation scientists and resource managers with a rule of thumb that helps distinguish, on the basis of ecological traits, between species whose occurrence is reliably or less reliably predicted by distribution models. Reasonably accurate distribution models should, however, be attainable for most species, because the influence ecological traits bore on model performance was only limited. These results suggest that none of the ecological traits tested provides an obvious correlate for environmental niche breadth or intra-specific niche differentiation.]","ISSN":"0906-7590","author":[{"family":"McPherson","given":"Jana M."},{"family":"Jetz","given":"Walter"}],"issued":{"date-parts":[["2007"]]}}}],"schema":"https://github.com/citation-style-language/schema/raw/master/csl-citation.json"} </w:instrText>
      </w:r>
      <w:r w:rsidR="00CB5BBF">
        <w:fldChar w:fldCharType="separate"/>
      </w:r>
      <w:r w:rsidR="00CB5BBF">
        <w:rPr>
          <w:noProof/>
        </w:rPr>
        <w:t>(McPherson and Jetz 2007)</w:t>
      </w:r>
      <w:r w:rsidR="00CB5BBF">
        <w:fldChar w:fldCharType="end"/>
      </w:r>
      <w:r w:rsidR="00CB5BBF">
        <w:t xml:space="preserve"> </w:t>
      </w:r>
      <w:r>
        <w:t xml:space="preserve">for the likely behavior and presence of </w:t>
      </w:r>
      <w:r w:rsidR="005E0B2D">
        <w:t>bats</w:t>
      </w:r>
      <w:r>
        <w:t xml:space="preserve"> will be</w:t>
      </w:r>
      <w:r w:rsidR="00CD5DE2">
        <w:t xml:space="preserve"> paramount</w:t>
      </w:r>
      <w:r>
        <w:t>, not just for the livelihood of bats, but for human ecosystems as well.</w:t>
      </w:r>
    </w:p>
    <w:p w:rsidR="009921E0" w:rsidRDefault="009921E0" w:rsidP="00CB0CD5">
      <w:pPr>
        <w:spacing w:line="480" w:lineRule="auto"/>
      </w:pPr>
    </w:p>
    <w:p w:rsidR="006C5241" w:rsidRDefault="006C5241" w:rsidP="00CB0CD5">
      <w:pPr>
        <w:spacing w:line="480" w:lineRule="auto"/>
      </w:pPr>
    </w:p>
    <w:p w:rsidR="0065740E" w:rsidRPr="00BD4308" w:rsidRDefault="0065740E" w:rsidP="00CB0CD5">
      <w:pPr>
        <w:spacing w:line="480" w:lineRule="auto"/>
        <w:rPr>
          <w:b/>
        </w:rPr>
      </w:pPr>
      <w:r w:rsidRPr="00BD4308">
        <w:rPr>
          <w:b/>
        </w:rPr>
        <w:t>Conflict of Interests</w:t>
      </w:r>
    </w:p>
    <w:p w:rsidR="00CF131C" w:rsidRDefault="00AA2CA0" w:rsidP="00CB0CD5">
      <w:pPr>
        <w:spacing w:line="480" w:lineRule="auto"/>
      </w:pPr>
      <w:r>
        <w:t>The author declares that there are no conflicts of interest regarding th</w:t>
      </w:r>
      <w:r w:rsidR="006517F4">
        <w:t>e submission of this</w:t>
      </w:r>
      <w:r>
        <w:t xml:space="preserve"> paper</w:t>
      </w:r>
    </w:p>
    <w:p w:rsidR="0065740E" w:rsidRPr="00CF131C" w:rsidRDefault="0065740E" w:rsidP="00CB0CD5">
      <w:pPr>
        <w:spacing w:line="480" w:lineRule="auto"/>
      </w:pPr>
      <w:r w:rsidRPr="00BD4308">
        <w:rPr>
          <w:b/>
        </w:rPr>
        <w:lastRenderedPageBreak/>
        <w:t>Acknowledgements</w:t>
      </w:r>
    </w:p>
    <w:p w:rsidR="00CD5DE2" w:rsidRPr="00CF131C" w:rsidRDefault="00AA2CA0" w:rsidP="00CB0CD5">
      <w:pPr>
        <w:spacing w:line="480" w:lineRule="auto"/>
      </w:pPr>
      <w:r>
        <w:t>Dr. Sonal Singhal</w:t>
      </w:r>
      <w:r w:rsidR="009907D9">
        <w:t>, Dr. John Thomlinson</w:t>
      </w:r>
      <w:r w:rsidR="00631281">
        <w:t>, Dr. Terr</w:t>
      </w:r>
      <w:r w:rsidR="005C5BBE">
        <w:t>e</w:t>
      </w:r>
      <w:r w:rsidR="00631281">
        <w:t>nce McGlynn</w:t>
      </w:r>
    </w:p>
    <w:p w:rsidR="00CF131C" w:rsidRDefault="00CF131C" w:rsidP="00CB0CD5">
      <w:pPr>
        <w:spacing w:line="480" w:lineRule="auto"/>
        <w:rPr>
          <w:b/>
        </w:rPr>
      </w:pPr>
    </w:p>
    <w:p w:rsidR="0065740E" w:rsidRPr="00BD4308" w:rsidRDefault="0065740E" w:rsidP="00CB0CD5">
      <w:pPr>
        <w:spacing w:line="480" w:lineRule="auto"/>
        <w:rPr>
          <w:b/>
        </w:rPr>
      </w:pPr>
      <w:r w:rsidRPr="00BD4308">
        <w:rPr>
          <w:b/>
        </w:rPr>
        <w:t>References</w:t>
      </w:r>
    </w:p>
    <w:p w:rsidR="00AA2CA0" w:rsidRDefault="00AA2CA0" w:rsidP="00CB0CD5">
      <w:pPr>
        <w:spacing w:line="480" w:lineRule="auto"/>
      </w:pPr>
    </w:p>
    <w:p w:rsidR="00E262D9" w:rsidRPr="00E262D9" w:rsidRDefault="004F5D3E" w:rsidP="005F688A">
      <w:pPr>
        <w:pStyle w:val="Bibliography"/>
      </w:pPr>
      <w:r>
        <w:fldChar w:fldCharType="begin"/>
      </w:r>
      <w:r>
        <w:instrText xml:space="preserve"> ADDIN ZOTERO_BIBL {"uncited":[],"omitted":[],"custom":[]} CSL_BIBLIOGRAPHY </w:instrText>
      </w:r>
      <w:r>
        <w:fldChar w:fldCharType="separate"/>
      </w:r>
      <w:r w:rsidR="00E262D9" w:rsidRPr="00E262D9">
        <w:t>Araujo M, New M. 2007. Ensemble forecasting of species distributions. Trends in Ecology &amp; Evolution. 22(1):42–47. doi:10.1016/j.tree.2006.09.010.</w:t>
      </w:r>
    </w:p>
    <w:p w:rsidR="00E262D9" w:rsidRPr="00E262D9" w:rsidRDefault="00E262D9" w:rsidP="005F688A">
      <w:pPr>
        <w:pStyle w:val="Bibliography"/>
      </w:pPr>
      <w:r w:rsidRPr="00E262D9">
        <w:t>Araújo MB, Pearson RG, Thuiller W, Erhard M. 2005. Validation of species–climate impact models under climate change. Global Change Biology. 11(9):1504–1513. doi:10.1111/j.1365-2486.2005.01000.x.</w:t>
      </w:r>
    </w:p>
    <w:p w:rsidR="00E262D9" w:rsidRPr="00E262D9" w:rsidRDefault="00E262D9" w:rsidP="005F688A">
      <w:pPr>
        <w:pStyle w:val="Bibliography"/>
      </w:pPr>
      <w:r w:rsidRPr="00E262D9">
        <w:t>Araujo MB, Rahbek C. 2006. How Does Climate Change Affect Biodiversity? Science. 313(5792):1396–1397. doi:10.1126/science.1131758.</w:t>
      </w:r>
    </w:p>
    <w:p w:rsidR="00E262D9" w:rsidRPr="00E262D9" w:rsidRDefault="00E262D9" w:rsidP="005F688A">
      <w:pPr>
        <w:pStyle w:val="Bibliography"/>
      </w:pPr>
      <w:r w:rsidRPr="00E262D9">
        <w:t>Archer S, Schimel DS, Holland EA. 1995. Mechanisms of shrubland expansion: land use, climate or CO2? Climatic Change. 29(1):91–99. doi:10.1007/BF01091640.</w:t>
      </w:r>
    </w:p>
    <w:p w:rsidR="00E262D9" w:rsidRPr="00E262D9" w:rsidRDefault="00E262D9" w:rsidP="005F688A">
      <w:pPr>
        <w:pStyle w:val="Bibliography"/>
      </w:pPr>
      <w:r w:rsidRPr="00E262D9">
        <w:t>Arlettaz R, Godat S, Meyer H. 2000. Competition for food by expanding pipistrelle bat populations ( Pipistrellus pipistrellus ) might contribute to the decline of lesser horseshoe bats ( Rhinolophus hipposideros ). Biological Conservation. 93(1):55–60. doi:10.1016/S0006-3207(99)00112-3.</w:t>
      </w:r>
    </w:p>
    <w:p w:rsidR="00E262D9" w:rsidRPr="00E262D9" w:rsidRDefault="00E262D9" w:rsidP="005F688A">
      <w:pPr>
        <w:pStyle w:val="Bibliography"/>
      </w:pPr>
      <w:r w:rsidRPr="00E262D9">
        <w:t>Arnett EB, Hein CD, Schirmacher MR, Huso MMP, Szewczak JM. 2013. Evaluating the Effectiveness of an Ultrasonic Acoustic Deterrent for Reducing Bat Fatalities at Wind Turbines. Russo D, editor. PLoS ONE. 8(6):e65794. doi:10.1371/journal.pone.0065794.</w:t>
      </w:r>
    </w:p>
    <w:p w:rsidR="00E262D9" w:rsidRPr="00E262D9" w:rsidRDefault="00E262D9" w:rsidP="005F688A">
      <w:pPr>
        <w:pStyle w:val="Bibliography"/>
      </w:pPr>
      <w:r w:rsidRPr="00E262D9">
        <w:t>Arnett EB, Huso MM, Schirmacher MR, Hayes JP. 2011. Altering turbine speed reduces bat mortality at wind-energy facilities. Frontiers in Ecology and the Environment. 9(4):209–214.</w:t>
      </w:r>
    </w:p>
    <w:p w:rsidR="00E262D9" w:rsidRPr="00E262D9" w:rsidRDefault="00E262D9" w:rsidP="005F688A">
      <w:pPr>
        <w:pStyle w:val="Bibliography"/>
      </w:pPr>
      <w:r w:rsidRPr="00E262D9">
        <w:t>Baerwald EF, Barclay RMR. 2009. Geographic Variation in Activity and Fatality of Migratory Bats at Wind Energy Facilities. Journal of Mammalogy. 90(6):1341–1349.</w:t>
      </w:r>
    </w:p>
    <w:p w:rsidR="00E262D9" w:rsidRPr="00E262D9" w:rsidRDefault="00E262D9" w:rsidP="005F688A">
      <w:pPr>
        <w:pStyle w:val="Bibliography"/>
      </w:pPr>
      <w:r w:rsidRPr="00E262D9">
        <w:t>Baxter DJM, Psyllakis JM, Gillingham MP, O’Brien EL. 2006. Behavioural Response of Bats to Perceived Predation Risk While Foraging. Ethology. 112(10):977–983. doi:10.1111/j.1439-0310.2006.01249.x.</w:t>
      </w:r>
    </w:p>
    <w:p w:rsidR="00E262D9" w:rsidRPr="00E262D9" w:rsidRDefault="00E262D9" w:rsidP="005F688A">
      <w:pPr>
        <w:pStyle w:val="Bibliography"/>
      </w:pPr>
      <w:r w:rsidRPr="00E262D9">
        <w:t>Black HL. 1974. A North Temperate Bat Community: Structure and Prey Populations. Journal of Mammalogy. 55(1):138–157. doi:10.2307/1379263.</w:t>
      </w:r>
    </w:p>
    <w:p w:rsidR="00E262D9" w:rsidRPr="00E262D9" w:rsidRDefault="00E262D9" w:rsidP="005F688A">
      <w:pPr>
        <w:pStyle w:val="Bibliography"/>
      </w:pPr>
      <w:r w:rsidRPr="00E262D9">
        <w:t>Carter TC, Menzel MA, Owen SF, Edwards JW, Menzel JM, Ford WM. 2003. Food Habits of Seven Species of Bats in the Allegheny Plateau and Ridge and Valley of West Virginia. Northeastern Naturalist. 10(1):83–88. doi:10.2307/3858675.</w:t>
      </w:r>
    </w:p>
    <w:p w:rsidR="00E262D9" w:rsidRPr="00E262D9" w:rsidRDefault="00E262D9" w:rsidP="005F688A">
      <w:pPr>
        <w:pStyle w:val="Bibliography"/>
      </w:pPr>
      <w:r w:rsidRPr="00E262D9">
        <w:lastRenderedPageBreak/>
        <w:t>Chen I-C, Hill JK, Ohlemüller R, Roy DB, Thomas CD. 2011. Rapid Range Shifts of Species Associated with High Levels of Climate Warming. Science. 333(6045):1024–1026.</w:t>
      </w:r>
    </w:p>
    <w:p w:rsidR="00E262D9" w:rsidRPr="00E262D9" w:rsidRDefault="00E262D9" w:rsidP="005F688A">
      <w:pPr>
        <w:pStyle w:val="Bibliography"/>
      </w:pPr>
      <w:r w:rsidRPr="00E262D9">
        <w:t>Collingham YC, Huntley B. 2000. Impacts of Habitat Fragmentation and Patch Size Upon Migration Rates. Ecological Applications. 10(1):131–144. doi:10.1890/1051-0761(2000)010[0131:IOHFAP]2.0.CO;2.</w:t>
      </w:r>
    </w:p>
    <w:p w:rsidR="00E262D9" w:rsidRPr="00E262D9" w:rsidRDefault="00E262D9" w:rsidP="005F688A">
      <w:pPr>
        <w:pStyle w:val="Bibliography"/>
      </w:pPr>
      <w:r w:rsidRPr="00E262D9">
        <w:t>Corcoran AJ, Conner WE. 2016. How moths escape bats: predicting outcomes of predator–prey interactions. The Journal of Experimental Biology. 219(17):2704–2715. doi:10.1242/jeb.137638.</w:t>
      </w:r>
    </w:p>
    <w:p w:rsidR="00E262D9" w:rsidRPr="00E262D9" w:rsidRDefault="00E262D9" w:rsidP="005F688A">
      <w:pPr>
        <w:pStyle w:val="Bibliography"/>
      </w:pPr>
      <w:r w:rsidRPr="00E262D9">
        <w:t>Cryan PM. 2003. Seasonal Distribution of Migratory Tree Bats (Lasiurus and lasionycteris) in North America. Journal of Mammalogy. 84(2):579–593.</w:t>
      </w:r>
    </w:p>
    <w:p w:rsidR="00E262D9" w:rsidRPr="00E262D9" w:rsidRDefault="00E262D9" w:rsidP="005F688A">
      <w:pPr>
        <w:pStyle w:val="Bibliography"/>
      </w:pPr>
      <w:r w:rsidRPr="00E262D9">
        <w:t>Daszak P, Cunningham AA, Hyatt AD. 2000. Emerging Infectious Diseases of Wildlife-Threats to Biodiversity and Human Health. Science. 287(5452):443–449.</w:t>
      </w:r>
    </w:p>
    <w:p w:rsidR="00E262D9" w:rsidRPr="00E262D9" w:rsidRDefault="00E262D9" w:rsidP="005F688A">
      <w:pPr>
        <w:pStyle w:val="Bibliography"/>
      </w:pPr>
      <w:r w:rsidRPr="00E262D9">
        <w:t>Dobony CA, Hicks AC, Langwig KE, von Linden RI, Okoniewski JC, Rainbolt RE. 2011. Little Brown Myotis Persist Despite Exposure to White-Nose Syndrome. Journal of Fish and Wildlife Management. 2(2):190–195. doi:10.3996/022011-JFWM-014.</w:t>
      </w:r>
    </w:p>
    <w:p w:rsidR="00E262D9" w:rsidRPr="00E262D9" w:rsidRDefault="00E262D9" w:rsidP="005F688A">
      <w:pPr>
        <w:pStyle w:val="Bibliography"/>
      </w:pPr>
      <w:r w:rsidRPr="00E262D9">
        <w:t>Dullinger S, Dirnböck T, Grabherr G. 2004. Modelling BlackwellPublishing,Ltd. climate change-driven treeline shifts: relative effects of temperature increase, dispersal and invasibility. Journal of Ecology.:12.</w:t>
      </w:r>
    </w:p>
    <w:p w:rsidR="00E262D9" w:rsidRPr="00E262D9" w:rsidRDefault="00E262D9" w:rsidP="005F688A">
      <w:pPr>
        <w:pStyle w:val="Bibliography"/>
      </w:pPr>
      <w:r w:rsidRPr="00E262D9">
        <w:t>Dzal Y, Mcguire LP, Veselka N, Fenton MB. 2011. Going, going, gone: the impact of white-nose syndrome on the summer activity of the little brown bat (Myotis lucifugus). Biology letters. 7(3):392–394. doi:10.1098/rsbl.2010.0859.</w:t>
      </w:r>
    </w:p>
    <w:p w:rsidR="00E262D9" w:rsidRPr="00E262D9" w:rsidRDefault="00E262D9" w:rsidP="005F688A">
      <w:pPr>
        <w:pStyle w:val="Bibliography"/>
      </w:pPr>
      <w:r w:rsidRPr="00E262D9">
        <w:t>Early R, Sax DF. 2011. Analysis of climate paths reveals potential limitations on species range shifts. Ecology Letters. 14(11):1125–1133. doi:10.1111/j.1461-0248.2011.01681.x.</w:t>
      </w:r>
    </w:p>
    <w:p w:rsidR="00E262D9" w:rsidRPr="00E262D9" w:rsidRDefault="00E262D9" w:rsidP="005F688A">
      <w:pPr>
        <w:pStyle w:val="Bibliography"/>
      </w:pPr>
      <w:r w:rsidRPr="00E262D9">
        <w:t>Erickson WP, Wolfe MM, Bay KJ, Johnson DH, Gehring JL. 2014. A Comprehensive Analysis of Small-Passerine Fatalities from Collision with Turbines at Wind Energy Facilities. Brigham RM, editor. PLoS ONE. 9(9):e107491. doi:10.1371/journal.pone.0107491.</w:t>
      </w:r>
    </w:p>
    <w:p w:rsidR="00E262D9" w:rsidRPr="00E262D9" w:rsidRDefault="00E262D9" w:rsidP="005F688A">
      <w:pPr>
        <w:pStyle w:val="Bibliography"/>
      </w:pPr>
      <w:r w:rsidRPr="00E262D9">
        <w:t>Fisher MC, Henk DanielA, Briggs CJ, Brownstein JS, Madoff LC, McCraw SL, Gurr SJ. 2012. Emerging fungal threats to animal, plant and ecosystem health. Nature. 484(7393):186–194. doi:10.1038/nature10947.</w:t>
      </w:r>
    </w:p>
    <w:p w:rsidR="00E262D9" w:rsidRPr="00E262D9" w:rsidRDefault="00E262D9" w:rsidP="005F688A">
      <w:pPr>
        <w:pStyle w:val="Bibliography"/>
      </w:pPr>
      <w:r w:rsidRPr="00E262D9">
        <w:t>Flory AR, Kumar S, Stohlgren TJ, Cryan PM. 2012 Apr. Environmental conditions associated with bat white-nose syndrome mortality in the north-eastern United States: Landscape conditions for bat white-nose syndrome. Journal of Applied Ecology.:no-no. doi:10.1111/j.1365-2664.2012.02129.x.</w:t>
      </w:r>
    </w:p>
    <w:p w:rsidR="00E262D9" w:rsidRPr="00E262D9" w:rsidRDefault="00E262D9" w:rsidP="005F688A">
      <w:pPr>
        <w:pStyle w:val="Bibliography"/>
      </w:pPr>
      <w:r w:rsidRPr="00E262D9">
        <w:t xml:space="preserve">Forsythe A, Giglio V, Asa J, Xu J. 2018. Phenotypic Divergence along Geographic Gradients Reveals Potential for Rapid Adaptation of the White-Nose Syndrome Pathogen, </w:t>
      </w:r>
      <w:r w:rsidRPr="00E262D9">
        <w:rPr>
          <w:i/>
          <w:iCs/>
        </w:rPr>
        <w:t>Pseudogymnoascus destructans</w:t>
      </w:r>
      <w:r w:rsidRPr="00E262D9">
        <w:t xml:space="preserve"> , in North America. Elkins CA, editor. Applied and </w:t>
      </w:r>
      <w:r w:rsidRPr="00E262D9">
        <w:lastRenderedPageBreak/>
        <w:t>Environmental Microbiology. 84(16). doi:10.1128/AEM.00863-18. [accessed 2019 Apr 3]. http://aem.asm.org/lookup/doi/10.1128/AEM.00863-18.</w:t>
      </w:r>
    </w:p>
    <w:p w:rsidR="00E262D9" w:rsidRPr="00E262D9" w:rsidRDefault="00E262D9" w:rsidP="005F688A">
      <w:pPr>
        <w:pStyle w:val="Bibliography"/>
      </w:pPr>
      <w:r w:rsidRPr="00E262D9">
        <w:t>Frick WF, Baerwald EF, Pollock JF, Barclay RMR, Szymanski JA, Weller TJ, Russell AL, Loeb SC, Medellin RA, McGuire LP. 2017. Fatalities at wind turbines may threaten population viability of a migratory bat. Biological Conservation. 209:172–177. doi:10.1016/j.biocon.2017.02.023.</w:t>
      </w:r>
    </w:p>
    <w:p w:rsidR="00E262D9" w:rsidRPr="00E262D9" w:rsidRDefault="00E262D9" w:rsidP="005F688A">
      <w:pPr>
        <w:pStyle w:val="Bibliography"/>
      </w:pPr>
      <w:r w:rsidRPr="00E262D9">
        <w:t>Fuller NW, Reichard JD, Nabhan ML, Fellows SR, Pepin LC, Kunz TH. 2011. Free-Ranging Little Brown Myotis (Myotis lucifugus) Heal from Wing Damage Associated with White-Nose Syndrome. EcoHealth. 8(2):154–162. doi:10.1007/s10393-011-0705-y.</w:t>
      </w:r>
    </w:p>
    <w:p w:rsidR="00E262D9" w:rsidRPr="00E262D9" w:rsidRDefault="00E262D9" w:rsidP="005F688A">
      <w:pPr>
        <w:pStyle w:val="Bibliography"/>
      </w:pPr>
      <w:r w:rsidRPr="00E262D9">
        <w:t>Grinnell J. 1917. Field Tests of Theories Concerning Distributional Control. The American Naturalist. 51(602):115–128.</w:t>
      </w:r>
    </w:p>
    <w:p w:rsidR="00E262D9" w:rsidRPr="00E262D9" w:rsidRDefault="00E262D9" w:rsidP="005F688A">
      <w:pPr>
        <w:pStyle w:val="Bibliography"/>
      </w:pPr>
      <w:r w:rsidRPr="00E262D9">
        <w:t>Guisan A, Zimmermann NE. 2000. Predictive habitat distribution models in ecology. Ecological Modelling. 135(2–3):147–186. doi:10.1016/S0304-3800(00)00354-9.</w:t>
      </w:r>
    </w:p>
    <w:p w:rsidR="00E262D9" w:rsidRPr="00E262D9" w:rsidRDefault="00E262D9" w:rsidP="005F688A">
      <w:pPr>
        <w:pStyle w:val="Bibliography"/>
      </w:pPr>
      <w:r w:rsidRPr="00E262D9">
        <w:t>Hampe A, Petit RJ. 2005. Conserving biodiversity under climate change: the rear edge matters. Ecology Letters. 8(5):461–467. doi:10.1111/j.1461-0248.2005.00739.x.</w:t>
      </w:r>
    </w:p>
    <w:p w:rsidR="00E262D9" w:rsidRPr="00E262D9" w:rsidRDefault="00E262D9" w:rsidP="005F688A">
      <w:pPr>
        <w:pStyle w:val="Bibliography"/>
      </w:pPr>
      <w:r w:rsidRPr="00E262D9">
        <w:t>Hayhoe K, Cayan D, Field CB, Frumhoff PC, Maurer EP, Miller NL, Moser SC, Schneider SH, Cahill KN, Cleland EE, et al. 2004. Emissions pathways, climate change, and impacts on California. PNAS. 101(34):12422–12427. doi:10.1073/pnas.0404500101.</w:t>
      </w:r>
    </w:p>
    <w:p w:rsidR="00E262D9" w:rsidRPr="00E262D9" w:rsidRDefault="00E262D9" w:rsidP="005F688A">
      <w:pPr>
        <w:pStyle w:val="Bibliography"/>
      </w:pPr>
      <w:r w:rsidRPr="00E262D9">
        <w:t xml:space="preserve">Johnson JS, Reeder DM, Lilley TM, Czirják GÁ, Voigt CC, McMichael JW, Meierhofer MB, Seery CW, Lumadue SS, Altmann AJ, et al. 2015. Antibodies to </w:t>
      </w:r>
      <w:r w:rsidRPr="00E262D9">
        <w:rPr>
          <w:i/>
          <w:iCs/>
        </w:rPr>
        <w:t>Pseudogymnoascus destructans</w:t>
      </w:r>
      <w:r w:rsidRPr="00E262D9">
        <w:t xml:space="preserve"> are not sufficient for protection against white-nose syndrome. Ecology and Evolution. 5(11):2203–2214. doi:10.1002/ece3.1502.</w:t>
      </w:r>
    </w:p>
    <w:p w:rsidR="00E262D9" w:rsidRPr="00E262D9" w:rsidRDefault="00E262D9" w:rsidP="005F688A">
      <w:pPr>
        <w:pStyle w:val="Bibliography"/>
      </w:pPr>
      <w:r w:rsidRPr="00E262D9">
        <w:t>Jones G, Jacobs D, Kunz T, Willig M, Racey P. 2009. Carpe noctem: the importance of bats as bioindicators. Endangered Species Research. 8:93–115. doi:10.3354/esr00182.</w:t>
      </w:r>
    </w:p>
    <w:p w:rsidR="00E262D9" w:rsidRPr="00E262D9" w:rsidRDefault="00E262D9" w:rsidP="005F688A">
      <w:pPr>
        <w:pStyle w:val="Bibliography"/>
      </w:pPr>
      <w:r w:rsidRPr="00E262D9">
        <w:t>Kunz TH, Arnett EB, Erickson WP, Hoar AR, Johnson GD, Larkin RP, Strickland MD, Thresher RW, Tuttle MD. 2007. Ecological Impacts of Wind Energy Development on Bats: Questions, Research Needs, and Hypotheses. Frontiers in Ecology and the Environment. 5(6):315–324.</w:t>
      </w:r>
    </w:p>
    <w:p w:rsidR="00E262D9" w:rsidRPr="00E262D9" w:rsidRDefault="00E262D9" w:rsidP="005F688A">
      <w:pPr>
        <w:pStyle w:val="Bibliography"/>
      </w:pPr>
      <w:r w:rsidRPr="00E262D9">
        <w:t>Kunz TH, Fenton MB. 2005. Bat Ecology. University of Chicago Press.</w:t>
      </w:r>
    </w:p>
    <w:p w:rsidR="00E262D9" w:rsidRPr="00E262D9" w:rsidRDefault="00E262D9" w:rsidP="005F688A">
      <w:pPr>
        <w:pStyle w:val="Bibliography"/>
      </w:pPr>
      <w:r w:rsidRPr="00E262D9">
        <w:t>Langwig KE, Frick WF, Bried JT, Hicks AC, Kunz TH, Kilpatrick AM. 2012. Sociality, density-dependence and microclimates determine the persistence of populations suffering from a novel fungal disease, white-nose syndrome. Ecology Letters. 15(9):1050–1057. doi:10.1111/j.1461-0248.2012.01829.x.</w:t>
      </w:r>
    </w:p>
    <w:p w:rsidR="00E262D9" w:rsidRPr="00E262D9" w:rsidRDefault="00E262D9" w:rsidP="005F688A">
      <w:pPr>
        <w:pStyle w:val="Bibliography"/>
      </w:pPr>
      <w:r w:rsidRPr="00E262D9">
        <w:t>Leopardi S, Blake D, Puechmaille SJ. 2015. White-Nose Syndrome fungus introduced from Europe to North America. Current Biology. 25(6):R217–R219. doi:10.1016/j.cub.2015.01.047.</w:t>
      </w:r>
    </w:p>
    <w:p w:rsidR="00E262D9" w:rsidRPr="00E262D9" w:rsidRDefault="00E262D9" w:rsidP="005F688A">
      <w:pPr>
        <w:pStyle w:val="Bibliography"/>
      </w:pPr>
      <w:r w:rsidRPr="00E262D9">
        <w:lastRenderedPageBreak/>
        <w:t>Lintott PR, Richardson SM, Hosken DJ, Fensome SA, Mathews F. 2016. Ecological impact assessments fail to reduce risk of bat casualties at wind farms. Current Biology. 26(21):R1135–R1136. doi:10.1016/j.cub.2016.10.003.</w:t>
      </w:r>
    </w:p>
    <w:p w:rsidR="00E262D9" w:rsidRPr="00E262D9" w:rsidRDefault="00E262D9" w:rsidP="005F688A">
      <w:pPr>
        <w:pStyle w:val="Bibliography"/>
      </w:pPr>
      <w:r w:rsidRPr="00E262D9">
        <w:t>Loarie SR, Carter BE, Hayhoe K, Mcmahon S, Moe R, A C, Ackerly DD. 2008. Climate change and the future of California’s endemic flora. PLoS One 3: e2502.</w:t>
      </w:r>
    </w:p>
    <w:p w:rsidR="00E262D9" w:rsidRPr="00E262D9" w:rsidRDefault="00E262D9" w:rsidP="005F688A">
      <w:pPr>
        <w:pStyle w:val="Bibliography"/>
      </w:pPr>
      <w:r w:rsidRPr="00E262D9">
        <w:t>Maher SP, Kramer AM, Pulliam JT, Zokan MA, Bowden SE, Barton HD, Magori K, Drake JM. 2012. Spread of white-nose syndrome on a network regulated by geography and climate. Nature Communications. 3(1). doi:10.1038/ncomms2301. [accessed 2019 Apr 2]. http://www.nature.com/articles/ncomms2301.</w:t>
      </w:r>
    </w:p>
    <w:p w:rsidR="00E262D9" w:rsidRPr="00E262D9" w:rsidRDefault="00E262D9" w:rsidP="005F688A">
      <w:pPr>
        <w:pStyle w:val="Bibliography"/>
      </w:pPr>
      <w:r w:rsidRPr="00E262D9">
        <w:t>McCracken GF, Bernard RF, Gamba-Rios M, Wolfe R, Krauel JJ, Jones DN, Russell AL, Brown VA. 2018. Rapid range expansion of the Brazilian free-tailed bat in the southeastern United States, 2008–2016. Journal of Mammalogy. 99(2):312–320. doi:10.1093/jmammal/gyx188.</w:t>
      </w:r>
    </w:p>
    <w:p w:rsidR="00E262D9" w:rsidRPr="00E262D9" w:rsidRDefault="00E262D9" w:rsidP="005F688A">
      <w:pPr>
        <w:pStyle w:val="Bibliography"/>
      </w:pPr>
      <w:r w:rsidRPr="00E262D9">
        <w:t>McPherson JM, Jetz W. 2007. Effects of Species’ Ecology on the Accuracy of Distribution Models. Ecography. 30(1):135–151.</w:t>
      </w:r>
    </w:p>
    <w:p w:rsidR="00E262D9" w:rsidRPr="00E262D9" w:rsidRDefault="00E262D9" w:rsidP="005F688A">
      <w:pPr>
        <w:pStyle w:val="Bibliography"/>
      </w:pPr>
      <w:r w:rsidRPr="00E262D9">
        <w:t>Meteyer CU, Valent M, Kashmer J, Buckles EL, Lorch JM, Blehert DS, Lollar A, Berndt D, Wheeler E, White CL, et al. 2011. RECOVERY OF LITTLE BROWN BATS (MYOTIS LUCIFUGUS) FROM NATURAL INFECTION WITH GEOMYCES DESTRUCTANS, WHITE-NOSE SYNDROME. Journal of Wildlife Diseases. 47(3):618–626. doi:10.7589/0090-3558-47.3.618.</w:t>
      </w:r>
    </w:p>
    <w:p w:rsidR="00E262D9" w:rsidRPr="00E262D9" w:rsidRDefault="00E262D9" w:rsidP="005F688A">
      <w:pPr>
        <w:pStyle w:val="Bibliography"/>
      </w:pPr>
      <w:r w:rsidRPr="00E262D9">
        <w:t>O’Shea TJ, Ellison LE, Stanley TR. Survival Estimation in Bats: Historical Overview, Critical Appraisal, and Suggestions for New Approaches. :41.</w:t>
      </w:r>
    </w:p>
    <w:p w:rsidR="00E262D9" w:rsidRPr="00E262D9" w:rsidRDefault="00E262D9" w:rsidP="005F688A">
      <w:pPr>
        <w:pStyle w:val="Bibliography"/>
      </w:pPr>
      <w:r w:rsidRPr="00E262D9">
        <w:t>Parmesan C. 1996. Climate and species’ range. Nature; London. 382(6594):765–766. doi:http://dx.doi.org/10.1038/382765a0.</w:t>
      </w:r>
    </w:p>
    <w:p w:rsidR="00E262D9" w:rsidRPr="00E262D9" w:rsidRDefault="00E262D9" w:rsidP="005F688A">
      <w:pPr>
        <w:pStyle w:val="Bibliography"/>
      </w:pPr>
      <w:r w:rsidRPr="00E262D9">
        <w:t>Parmesan C, Yohe G. 2003. A globally coherent fingerprint of climate change impacts across natural systems. Nature. 421(6918):37. doi:10.1038/nature01286.</w:t>
      </w:r>
    </w:p>
    <w:p w:rsidR="00E262D9" w:rsidRPr="00E262D9" w:rsidRDefault="00E262D9" w:rsidP="005F688A">
      <w:pPr>
        <w:pStyle w:val="Bibliography"/>
      </w:pPr>
      <w:r w:rsidRPr="00E262D9">
        <w:t>Pulliam HR. 2000. On the relationship between niche and distribution. Ecology Letters. 3(4):349–361. doi:10.1046/j.1461-0248.2000.00143.x.</w:t>
      </w:r>
    </w:p>
    <w:p w:rsidR="00E262D9" w:rsidRPr="00E262D9" w:rsidRDefault="00E262D9" w:rsidP="005F688A">
      <w:pPr>
        <w:pStyle w:val="Bibliography"/>
      </w:pPr>
      <w:r w:rsidRPr="00E262D9">
        <w:t>Rajkumar SS, Li X, Rudd RJ, Okoniewski JC, Xu J, Chaturvedi S, Chaturvedi V. 2011. Clonal genotype of Geomyces destructans among bats with White Nose Syndrome, New York, USA. Emerging Infectious Diseases. 17(7):1273–1276. doi:10.3201/eid1707.102056.</w:t>
      </w:r>
    </w:p>
    <w:p w:rsidR="00E262D9" w:rsidRPr="00E262D9" w:rsidRDefault="00E262D9" w:rsidP="005F688A">
      <w:pPr>
        <w:pStyle w:val="Bibliography"/>
      </w:pPr>
      <w:r w:rsidRPr="00E262D9">
        <w:t>Ratajczak Z, Nippert JB, Hartman JC, Ocheltree TW. 2011. Positive feedbacks amplify rates of woody encroachment in mesic tallgrass prairie. Ecosphere. 2(11):art121. doi:10.1890/ES11-00212.1.</w:t>
      </w:r>
    </w:p>
    <w:p w:rsidR="00E262D9" w:rsidRPr="00E262D9" w:rsidRDefault="00E262D9" w:rsidP="005F688A">
      <w:pPr>
        <w:pStyle w:val="Bibliography"/>
      </w:pPr>
      <w:r w:rsidRPr="00E262D9">
        <w:t xml:space="preserve">Reeder DM, Frank CL, Turner GG, Meteyer CU, Kurta A, Britzke ER, Vodzak ME, Darling SR, Stihler CW, Hicks AC, et al. 2012. Frequent Arousal from Hibernation Linked to Severity of </w:t>
      </w:r>
      <w:r w:rsidRPr="00E262D9">
        <w:lastRenderedPageBreak/>
        <w:t>Infection and Mortality in Bats with White-Nose Syndrome. Arlettaz R, editor. PLoS ONE. 7(6):e38920. doi:10.1371/journal.pone.0038920.</w:t>
      </w:r>
    </w:p>
    <w:p w:rsidR="00E262D9" w:rsidRPr="00E262D9" w:rsidRDefault="00E262D9" w:rsidP="005F688A">
      <w:pPr>
        <w:pStyle w:val="Bibliography"/>
      </w:pPr>
      <w:r w:rsidRPr="00E262D9">
        <w:t>Ren P, Haman KH, Last LA, Rajkumar SS, Keel MK, Chaturvedi V. 2012. Clonal spread of Geomyces destructans among bats, midwestern and southern United States. Emerging Infectious Diseases. 18(5):883–885. doi:10.3201/eid1805.111711.</w:t>
      </w:r>
    </w:p>
    <w:p w:rsidR="00E262D9" w:rsidRPr="00E262D9" w:rsidRDefault="00E262D9" w:rsidP="005F688A">
      <w:pPr>
        <w:pStyle w:val="Bibliography"/>
      </w:pPr>
      <w:r w:rsidRPr="00E262D9">
        <w:t xml:space="preserve">Reynolds HT, Ingersoll T, Barton HA. 2015. MODELING THE ENVIRONMENTAL GROWTH OF </w:t>
      </w:r>
      <w:r w:rsidRPr="00E262D9">
        <w:rPr>
          <w:i/>
          <w:iCs/>
        </w:rPr>
        <w:t>PSEUDOGYMNOASCUS DESTRUCTANS</w:t>
      </w:r>
      <w:r w:rsidRPr="00E262D9">
        <w:t xml:space="preserve"> AND ITS IMPACT ON THE WHITE-NOSE SYNDROME EPIDEMIC. Journal of Wildlife Diseases. 51(2):318–331. doi:10.7589/2014-06-157.</w:t>
      </w:r>
    </w:p>
    <w:p w:rsidR="00E262D9" w:rsidRPr="00E262D9" w:rsidRDefault="00E262D9" w:rsidP="005F688A">
      <w:pPr>
        <w:pStyle w:val="Bibliography"/>
      </w:pPr>
      <w:r w:rsidRPr="00E262D9">
        <w:t>Schaub M. 2012. Spatial distribution of wind turbines is crucial for the survival of red kite populations. Biological Conservation. 155:111–118. doi:10.1016/j.biocon.2012.06.021.</w:t>
      </w:r>
    </w:p>
    <w:p w:rsidR="00E262D9" w:rsidRPr="00E262D9" w:rsidRDefault="00E262D9" w:rsidP="005F688A">
      <w:pPr>
        <w:pStyle w:val="Bibliography"/>
      </w:pPr>
      <w:r w:rsidRPr="00E262D9">
        <w:t>Sekercioglu CH, Schneider SH, Fay JP, Loarie SR. 2008. Climate Change, Elevational Range Shifts, and Bird Extinctions. Conservation Biology. 22(1):140–150.</w:t>
      </w:r>
    </w:p>
    <w:p w:rsidR="00E262D9" w:rsidRPr="00E262D9" w:rsidRDefault="00E262D9" w:rsidP="005F688A">
      <w:pPr>
        <w:pStyle w:val="Bibliography"/>
      </w:pPr>
      <w:r w:rsidRPr="00E262D9">
        <w:t>Smallwood KS. 2013. Comparing Bird and Bat Fatality-Rate Estimates Among North American Wind-Energy Projects. Wildlife Society Bulletin (2011-). 37(1):19–33.</w:t>
      </w:r>
    </w:p>
    <w:p w:rsidR="00E262D9" w:rsidRPr="00E262D9" w:rsidRDefault="00E262D9" w:rsidP="005F688A">
      <w:pPr>
        <w:pStyle w:val="Bibliography"/>
      </w:pPr>
      <w:r w:rsidRPr="00E262D9">
        <w:t>Travis JMJ, Delgado M, Bocedi G, Baguette M, Bartoń K, Bonte D, Boulangeat I, Hodgson JA, Kubisch A, Penteriani V, et al. 2013. Dispersal and species’ responses to climate change. Oikos. 122(11):1532–1540. doi:10.1111/j.1600-0706.2013.00399.x.</w:t>
      </w:r>
    </w:p>
    <w:p w:rsidR="00E262D9" w:rsidRPr="00E262D9" w:rsidRDefault="00E262D9" w:rsidP="005F688A">
      <w:pPr>
        <w:pStyle w:val="Bibliography"/>
      </w:pPr>
      <w:r w:rsidRPr="00E262D9">
        <w:t>Vaughan TA, Krutzsch PH. 1954. Seasonal Distribution of the Hoary Bat in Southern California. Journal of Mammalogy. 35(3):431–432. doi:10.2307/1375977.</w:t>
      </w:r>
    </w:p>
    <w:p w:rsidR="00E262D9" w:rsidRPr="00E262D9" w:rsidRDefault="00E262D9" w:rsidP="005F688A">
      <w:pPr>
        <w:pStyle w:val="Bibliography"/>
      </w:pPr>
      <w:r w:rsidRPr="00E262D9">
        <w:t>Verant ML, Boyles JG, Waldrep Jr. W, Wibbelt G, Blehert DS, Fisher MC. 2012. Temperature-Dependent Growth of Geomyces destructans, the Fungus That Causes Bat White-Nose Syndrome. PLoS ONE. 7(9):1–7. doi:10.1371/journal.pone.0046280.</w:t>
      </w:r>
    </w:p>
    <w:p w:rsidR="00E262D9" w:rsidRPr="00E262D9" w:rsidRDefault="00E262D9" w:rsidP="005F688A">
      <w:pPr>
        <w:pStyle w:val="Bibliography"/>
      </w:pPr>
      <w:r w:rsidRPr="00E262D9">
        <w:t>Warnecke L, Turner JM, Bollinger TK, Lorch JM, Misra V, Cryan PM, Wibbelt G, Blehert DS, Willis CKR. 2012. Inoculation of bats with European Geomyces destructans supports the novel pathogen hypothesis for the origin of white-nose syndrome. Proceedings of the National Academy of Sciences. 109(18):6999–7003. doi:10.1073/pnas.1200374109.</w:t>
      </w:r>
    </w:p>
    <w:p w:rsidR="00E262D9" w:rsidRPr="00E262D9" w:rsidRDefault="00E262D9" w:rsidP="005F688A">
      <w:pPr>
        <w:pStyle w:val="Bibliography"/>
      </w:pPr>
      <w:r w:rsidRPr="00E262D9">
        <w:t>Whitaker JO, Tomich PQ. 1983. Food Habits of the Hoary Bat, Lasiurus cinereus, from Hawaii. Journal of Mammalogy. 64(1):151–152. doi:10.2307/1380766.</w:t>
      </w:r>
    </w:p>
    <w:p w:rsidR="00E262D9" w:rsidRPr="00E262D9" w:rsidRDefault="00E262D9" w:rsidP="005F688A">
      <w:pPr>
        <w:pStyle w:val="Bibliography"/>
      </w:pPr>
      <w:r w:rsidRPr="00E262D9">
        <w:t>Wiens JA, Stralberg D, Jongsomjit D, Howell CA, Snyder MA. 2009. Niches, models, and climate change: Assessing the assumptions and uncertainties. PNAS. 106(Supplement 2):19729–19736. doi:10.1073/pnas.0901639106.</w:t>
      </w:r>
    </w:p>
    <w:p w:rsidR="00E262D9" w:rsidRPr="00E262D9" w:rsidRDefault="00E262D9" w:rsidP="005F688A">
      <w:pPr>
        <w:pStyle w:val="Bibliography"/>
      </w:pPr>
      <w:r w:rsidRPr="00E262D9">
        <w:t>Wilder AP, Frick WF, Langwig KE, Kunz TH. 2011. Risk factors associated with mortality from white-nose syndrome among hibernating bat colonies. Biology Letters. 7(6):950–953. doi:10.1098/rsbl.2011.0355.</w:t>
      </w:r>
    </w:p>
    <w:p w:rsidR="004F5D3E" w:rsidRDefault="004F5D3E" w:rsidP="005F688A">
      <w:pPr>
        <w:pStyle w:val="Bibliography"/>
      </w:pPr>
      <w:r>
        <w:lastRenderedPageBreak/>
        <w:fldChar w:fldCharType="end"/>
      </w:r>
    </w:p>
    <w:p w:rsidR="00AA2CA0" w:rsidRDefault="00AA2CA0" w:rsidP="00CB0CD5">
      <w:pPr>
        <w:spacing w:line="480" w:lineRule="auto"/>
      </w:pPr>
    </w:p>
    <w:p w:rsidR="006C5241" w:rsidRDefault="006C5241" w:rsidP="00CB0CD5">
      <w:pPr>
        <w:spacing w:line="480" w:lineRule="auto"/>
      </w:pPr>
    </w:p>
    <w:p w:rsidR="00DA2E1B" w:rsidRDefault="00DA2E1B" w:rsidP="00CB0CD5">
      <w:pPr>
        <w:spacing w:line="480" w:lineRule="auto"/>
      </w:pPr>
    </w:p>
    <w:p w:rsidR="00DA2E1B" w:rsidRDefault="00DA2E1B" w:rsidP="00CB0CD5">
      <w:pPr>
        <w:spacing w:line="480" w:lineRule="auto"/>
      </w:pPr>
    </w:p>
    <w:sectPr w:rsidR="00DA2E1B" w:rsidSect="00CB0CD5">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5C48" w:rsidRDefault="00BF5C48" w:rsidP="009921E0">
      <w:r>
        <w:separator/>
      </w:r>
    </w:p>
  </w:endnote>
  <w:endnote w:type="continuationSeparator" w:id="0">
    <w:p w:rsidR="00BF5C48" w:rsidRDefault="00BF5C48" w:rsidP="00992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75636233"/>
      <w:docPartObj>
        <w:docPartGallery w:val="Page Numbers (Bottom of Page)"/>
        <w:docPartUnique/>
      </w:docPartObj>
    </w:sdtPr>
    <w:sdtEndPr>
      <w:rPr>
        <w:rStyle w:val="PageNumber"/>
      </w:rPr>
    </w:sdtEndPr>
    <w:sdtContent>
      <w:p w:rsidR="00973186" w:rsidRDefault="00973186" w:rsidP="00715E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73186" w:rsidRDefault="00973186" w:rsidP="009921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86734032"/>
      <w:docPartObj>
        <w:docPartGallery w:val="Page Numbers (Bottom of Page)"/>
        <w:docPartUnique/>
      </w:docPartObj>
    </w:sdtPr>
    <w:sdtEndPr>
      <w:rPr>
        <w:rStyle w:val="PageNumber"/>
      </w:rPr>
    </w:sdtEndPr>
    <w:sdtContent>
      <w:p w:rsidR="00973186" w:rsidRDefault="00973186" w:rsidP="00715E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73186" w:rsidRDefault="00973186" w:rsidP="009921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5C48" w:rsidRDefault="00BF5C48" w:rsidP="009921E0">
      <w:r>
        <w:separator/>
      </w:r>
    </w:p>
  </w:footnote>
  <w:footnote w:type="continuationSeparator" w:id="0">
    <w:p w:rsidR="00BF5C48" w:rsidRDefault="00BF5C48" w:rsidP="009921E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E1B"/>
    <w:rsid w:val="000012D4"/>
    <w:rsid w:val="00032A5F"/>
    <w:rsid w:val="00033430"/>
    <w:rsid w:val="00034AC0"/>
    <w:rsid w:val="00055E04"/>
    <w:rsid w:val="000574A3"/>
    <w:rsid w:val="00072462"/>
    <w:rsid w:val="0008695A"/>
    <w:rsid w:val="00087C14"/>
    <w:rsid w:val="000A2E5E"/>
    <w:rsid w:val="000B5316"/>
    <w:rsid w:val="0011338A"/>
    <w:rsid w:val="0011403F"/>
    <w:rsid w:val="0012110C"/>
    <w:rsid w:val="00121857"/>
    <w:rsid w:val="00124A15"/>
    <w:rsid w:val="001307DB"/>
    <w:rsid w:val="00144572"/>
    <w:rsid w:val="00144B01"/>
    <w:rsid w:val="00145B37"/>
    <w:rsid w:val="00160279"/>
    <w:rsid w:val="00173E61"/>
    <w:rsid w:val="00180F43"/>
    <w:rsid w:val="001956DC"/>
    <w:rsid w:val="00196201"/>
    <w:rsid w:val="00197BDC"/>
    <w:rsid w:val="00197D42"/>
    <w:rsid w:val="001A1EFB"/>
    <w:rsid w:val="001A6600"/>
    <w:rsid w:val="001F24DF"/>
    <w:rsid w:val="001F2CBB"/>
    <w:rsid w:val="00211460"/>
    <w:rsid w:val="00211E41"/>
    <w:rsid w:val="00222529"/>
    <w:rsid w:val="00226209"/>
    <w:rsid w:val="0023415F"/>
    <w:rsid w:val="00236ECD"/>
    <w:rsid w:val="002401CB"/>
    <w:rsid w:val="002469E7"/>
    <w:rsid w:val="00251DA9"/>
    <w:rsid w:val="00263F6D"/>
    <w:rsid w:val="00264CC0"/>
    <w:rsid w:val="00273F7F"/>
    <w:rsid w:val="00274CEA"/>
    <w:rsid w:val="00277E6C"/>
    <w:rsid w:val="00281CCD"/>
    <w:rsid w:val="002877FF"/>
    <w:rsid w:val="002A1973"/>
    <w:rsid w:val="002C000B"/>
    <w:rsid w:val="002C6681"/>
    <w:rsid w:val="002D6FD1"/>
    <w:rsid w:val="002F2C9D"/>
    <w:rsid w:val="00312192"/>
    <w:rsid w:val="003210FC"/>
    <w:rsid w:val="00325BD3"/>
    <w:rsid w:val="00331573"/>
    <w:rsid w:val="0033578B"/>
    <w:rsid w:val="00354358"/>
    <w:rsid w:val="00355507"/>
    <w:rsid w:val="0035607F"/>
    <w:rsid w:val="00360048"/>
    <w:rsid w:val="00367044"/>
    <w:rsid w:val="003A235E"/>
    <w:rsid w:val="003A62A4"/>
    <w:rsid w:val="003B609A"/>
    <w:rsid w:val="003B62D4"/>
    <w:rsid w:val="003C75BF"/>
    <w:rsid w:val="003D2B3C"/>
    <w:rsid w:val="003D4A15"/>
    <w:rsid w:val="003E5C4E"/>
    <w:rsid w:val="003F6D7C"/>
    <w:rsid w:val="00400BD7"/>
    <w:rsid w:val="00401A6E"/>
    <w:rsid w:val="00434973"/>
    <w:rsid w:val="00437AAF"/>
    <w:rsid w:val="004430ED"/>
    <w:rsid w:val="004602D0"/>
    <w:rsid w:val="00461C5A"/>
    <w:rsid w:val="00484E68"/>
    <w:rsid w:val="004905A2"/>
    <w:rsid w:val="004B6CCB"/>
    <w:rsid w:val="004C2ADD"/>
    <w:rsid w:val="004C2D6C"/>
    <w:rsid w:val="004C3B19"/>
    <w:rsid w:val="004E48C6"/>
    <w:rsid w:val="004F5D3E"/>
    <w:rsid w:val="004F5DAE"/>
    <w:rsid w:val="00513364"/>
    <w:rsid w:val="00513728"/>
    <w:rsid w:val="00520E35"/>
    <w:rsid w:val="00521091"/>
    <w:rsid w:val="00522194"/>
    <w:rsid w:val="0052426C"/>
    <w:rsid w:val="00526B1A"/>
    <w:rsid w:val="00526F5C"/>
    <w:rsid w:val="00533967"/>
    <w:rsid w:val="005376CA"/>
    <w:rsid w:val="00552A9B"/>
    <w:rsid w:val="005660B7"/>
    <w:rsid w:val="005738DD"/>
    <w:rsid w:val="0057655E"/>
    <w:rsid w:val="00593EB1"/>
    <w:rsid w:val="005C0BF3"/>
    <w:rsid w:val="005C5BBE"/>
    <w:rsid w:val="005E0B2D"/>
    <w:rsid w:val="005E445F"/>
    <w:rsid w:val="005F4939"/>
    <w:rsid w:val="005F688A"/>
    <w:rsid w:val="00601D95"/>
    <w:rsid w:val="006200E8"/>
    <w:rsid w:val="00631281"/>
    <w:rsid w:val="006517F4"/>
    <w:rsid w:val="00653506"/>
    <w:rsid w:val="0065740E"/>
    <w:rsid w:val="0066026D"/>
    <w:rsid w:val="00665AE7"/>
    <w:rsid w:val="0068133F"/>
    <w:rsid w:val="006A5F7F"/>
    <w:rsid w:val="006A7B3C"/>
    <w:rsid w:val="006C5241"/>
    <w:rsid w:val="006C75D0"/>
    <w:rsid w:val="006F166A"/>
    <w:rsid w:val="006F460A"/>
    <w:rsid w:val="00715EE8"/>
    <w:rsid w:val="00724F7D"/>
    <w:rsid w:val="00733A8A"/>
    <w:rsid w:val="007401D0"/>
    <w:rsid w:val="0074326B"/>
    <w:rsid w:val="007548EF"/>
    <w:rsid w:val="0076733C"/>
    <w:rsid w:val="00786D84"/>
    <w:rsid w:val="007D5D67"/>
    <w:rsid w:val="007F1088"/>
    <w:rsid w:val="00826F3D"/>
    <w:rsid w:val="00834587"/>
    <w:rsid w:val="0084673A"/>
    <w:rsid w:val="00854D1E"/>
    <w:rsid w:val="008600C2"/>
    <w:rsid w:val="008603B3"/>
    <w:rsid w:val="008631E9"/>
    <w:rsid w:val="00865E17"/>
    <w:rsid w:val="0087636E"/>
    <w:rsid w:val="008849FF"/>
    <w:rsid w:val="00897C65"/>
    <w:rsid w:val="008A29A5"/>
    <w:rsid w:val="008A4F9A"/>
    <w:rsid w:val="008B0192"/>
    <w:rsid w:val="008B0972"/>
    <w:rsid w:val="008B0F6B"/>
    <w:rsid w:val="008B7A3E"/>
    <w:rsid w:val="008C43E9"/>
    <w:rsid w:val="008D4243"/>
    <w:rsid w:val="008E7C5B"/>
    <w:rsid w:val="00917F4A"/>
    <w:rsid w:val="00923E19"/>
    <w:rsid w:val="0095191D"/>
    <w:rsid w:val="009633D4"/>
    <w:rsid w:val="00973186"/>
    <w:rsid w:val="009813CB"/>
    <w:rsid w:val="00983186"/>
    <w:rsid w:val="00984CA3"/>
    <w:rsid w:val="009907D9"/>
    <w:rsid w:val="009921E0"/>
    <w:rsid w:val="0099239A"/>
    <w:rsid w:val="009A4F1E"/>
    <w:rsid w:val="009A506C"/>
    <w:rsid w:val="009B2919"/>
    <w:rsid w:val="009C22BD"/>
    <w:rsid w:val="009C2BF3"/>
    <w:rsid w:val="009C2C35"/>
    <w:rsid w:val="009C59BC"/>
    <w:rsid w:val="009E1509"/>
    <w:rsid w:val="009E6871"/>
    <w:rsid w:val="009F0A50"/>
    <w:rsid w:val="009F4671"/>
    <w:rsid w:val="009F5777"/>
    <w:rsid w:val="00A05FC8"/>
    <w:rsid w:val="00A34221"/>
    <w:rsid w:val="00A56B7D"/>
    <w:rsid w:val="00A63EC2"/>
    <w:rsid w:val="00A81034"/>
    <w:rsid w:val="00A93C9F"/>
    <w:rsid w:val="00AA2806"/>
    <w:rsid w:val="00AA2CA0"/>
    <w:rsid w:val="00AC1ECD"/>
    <w:rsid w:val="00AD20E9"/>
    <w:rsid w:val="00AE1059"/>
    <w:rsid w:val="00B07CAB"/>
    <w:rsid w:val="00B140A2"/>
    <w:rsid w:val="00B14794"/>
    <w:rsid w:val="00B14A79"/>
    <w:rsid w:val="00B14EFD"/>
    <w:rsid w:val="00B1565B"/>
    <w:rsid w:val="00B36668"/>
    <w:rsid w:val="00B40C0F"/>
    <w:rsid w:val="00B41CB8"/>
    <w:rsid w:val="00B520B3"/>
    <w:rsid w:val="00B62FAE"/>
    <w:rsid w:val="00B67D69"/>
    <w:rsid w:val="00B72681"/>
    <w:rsid w:val="00B743D4"/>
    <w:rsid w:val="00B86C2B"/>
    <w:rsid w:val="00B90C7D"/>
    <w:rsid w:val="00BA27C4"/>
    <w:rsid w:val="00BD4308"/>
    <w:rsid w:val="00BD4456"/>
    <w:rsid w:val="00BD7D49"/>
    <w:rsid w:val="00BF5C48"/>
    <w:rsid w:val="00C23F12"/>
    <w:rsid w:val="00C25052"/>
    <w:rsid w:val="00C3268C"/>
    <w:rsid w:val="00C52A87"/>
    <w:rsid w:val="00C62C6E"/>
    <w:rsid w:val="00C62F54"/>
    <w:rsid w:val="00C63A9B"/>
    <w:rsid w:val="00C65AF9"/>
    <w:rsid w:val="00C82097"/>
    <w:rsid w:val="00C903A4"/>
    <w:rsid w:val="00C976E5"/>
    <w:rsid w:val="00CB0CD5"/>
    <w:rsid w:val="00CB5BBF"/>
    <w:rsid w:val="00CB7A49"/>
    <w:rsid w:val="00CD346B"/>
    <w:rsid w:val="00CD5DE2"/>
    <w:rsid w:val="00CD6949"/>
    <w:rsid w:val="00CF131C"/>
    <w:rsid w:val="00D009BC"/>
    <w:rsid w:val="00D17FB2"/>
    <w:rsid w:val="00D20DE9"/>
    <w:rsid w:val="00D25498"/>
    <w:rsid w:val="00D25914"/>
    <w:rsid w:val="00D25FF9"/>
    <w:rsid w:val="00D2758A"/>
    <w:rsid w:val="00D302B6"/>
    <w:rsid w:val="00D3662D"/>
    <w:rsid w:val="00D36861"/>
    <w:rsid w:val="00D42D4E"/>
    <w:rsid w:val="00D44C73"/>
    <w:rsid w:val="00D57646"/>
    <w:rsid w:val="00D734D0"/>
    <w:rsid w:val="00D8059A"/>
    <w:rsid w:val="00D936F6"/>
    <w:rsid w:val="00DA2E1B"/>
    <w:rsid w:val="00DA44AF"/>
    <w:rsid w:val="00DC5CDE"/>
    <w:rsid w:val="00DC6806"/>
    <w:rsid w:val="00DD0E4E"/>
    <w:rsid w:val="00DD26B5"/>
    <w:rsid w:val="00DD5E2D"/>
    <w:rsid w:val="00E00939"/>
    <w:rsid w:val="00E262D9"/>
    <w:rsid w:val="00E609BB"/>
    <w:rsid w:val="00E748E6"/>
    <w:rsid w:val="00E87A13"/>
    <w:rsid w:val="00E9621B"/>
    <w:rsid w:val="00E975C9"/>
    <w:rsid w:val="00EA30A2"/>
    <w:rsid w:val="00EB2B2A"/>
    <w:rsid w:val="00EB447B"/>
    <w:rsid w:val="00EC3F8C"/>
    <w:rsid w:val="00ED5CAC"/>
    <w:rsid w:val="00ED673F"/>
    <w:rsid w:val="00ED72FD"/>
    <w:rsid w:val="00EE175C"/>
    <w:rsid w:val="00EF06A5"/>
    <w:rsid w:val="00F213BB"/>
    <w:rsid w:val="00F571E4"/>
    <w:rsid w:val="00F67964"/>
    <w:rsid w:val="00F8326D"/>
    <w:rsid w:val="00F834AE"/>
    <w:rsid w:val="00F94940"/>
    <w:rsid w:val="00F96F14"/>
    <w:rsid w:val="00F97184"/>
    <w:rsid w:val="00FA4DC7"/>
    <w:rsid w:val="00FB0EC1"/>
    <w:rsid w:val="00FC389B"/>
    <w:rsid w:val="00FC3E19"/>
    <w:rsid w:val="00FF28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25CBBE"/>
  <w15:chartTrackingRefBased/>
  <w15:docId w15:val="{F9522CDE-0F9B-0045-96DB-7A16902EB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921E0"/>
    <w:pPr>
      <w:tabs>
        <w:tab w:val="center" w:pos="4680"/>
        <w:tab w:val="right" w:pos="9360"/>
      </w:tabs>
    </w:pPr>
  </w:style>
  <w:style w:type="character" w:customStyle="1" w:styleId="FooterChar">
    <w:name w:val="Footer Char"/>
    <w:basedOn w:val="DefaultParagraphFont"/>
    <w:link w:val="Footer"/>
    <w:uiPriority w:val="99"/>
    <w:rsid w:val="009921E0"/>
  </w:style>
  <w:style w:type="character" w:styleId="PageNumber">
    <w:name w:val="page number"/>
    <w:basedOn w:val="DefaultParagraphFont"/>
    <w:uiPriority w:val="99"/>
    <w:semiHidden/>
    <w:unhideWhenUsed/>
    <w:rsid w:val="009921E0"/>
  </w:style>
  <w:style w:type="paragraph" w:styleId="Bibliography">
    <w:name w:val="Bibliography"/>
    <w:basedOn w:val="Normal"/>
    <w:next w:val="Normal"/>
    <w:uiPriority w:val="37"/>
    <w:unhideWhenUsed/>
    <w:rsid w:val="00AA2CA0"/>
    <w:pPr>
      <w:spacing w:after="240"/>
    </w:pPr>
  </w:style>
  <w:style w:type="paragraph" w:styleId="NormalWeb">
    <w:name w:val="Normal (Web)"/>
    <w:basedOn w:val="Normal"/>
    <w:uiPriority w:val="99"/>
    <w:unhideWhenUsed/>
    <w:rsid w:val="003D2B3C"/>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CB0CD5"/>
  </w:style>
  <w:style w:type="paragraph" w:styleId="BalloonText">
    <w:name w:val="Balloon Text"/>
    <w:basedOn w:val="Normal"/>
    <w:link w:val="BalloonTextChar"/>
    <w:uiPriority w:val="99"/>
    <w:semiHidden/>
    <w:unhideWhenUsed/>
    <w:rsid w:val="00983186"/>
    <w:rPr>
      <w:sz w:val="18"/>
      <w:szCs w:val="18"/>
    </w:rPr>
  </w:style>
  <w:style w:type="character" w:customStyle="1" w:styleId="BalloonTextChar">
    <w:name w:val="Balloon Text Char"/>
    <w:basedOn w:val="DefaultParagraphFont"/>
    <w:link w:val="BalloonText"/>
    <w:uiPriority w:val="99"/>
    <w:semiHidden/>
    <w:rsid w:val="0098318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229014">
      <w:bodyDiv w:val="1"/>
      <w:marLeft w:val="0"/>
      <w:marRight w:val="0"/>
      <w:marTop w:val="0"/>
      <w:marBottom w:val="0"/>
      <w:divBdr>
        <w:top w:val="none" w:sz="0" w:space="0" w:color="auto"/>
        <w:left w:val="none" w:sz="0" w:space="0" w:color="auto"/>
        <w:bottom w:val="none" w:sz="0" w:space="0" w:color="auto"/>
        <w:right w:val="none" w:sz="0" w:space="0" w:color="auto"/>
      </w:divBdr>
      <w:divsChild>
        <w:div w:id="1483961616">
          <w:marLeft w:val="0"/>
          <w:marRight w:val="0"/>
          <w:marTop w:val="0"/>
          <w:marBottom w:val="0"/>
          <w:divBdr>
            <w:top w:val="none" w:sz="0" w:space="0" w:color="auto"/>
            <w:left w:val="none" w:sz="0" w:space="0" w:color="auto"/>
            <w:bottom w:val="none" w:sz="0" w:space="0" w:color="auto"/>
            <w:right w:val="none" w:sz="0" w:space="0" w:color="auto"/>
          </w:divBdr>
          <w:divsChild>
            <w:div w:id="2074965589">
              <w:marLeft w:val="0"/>
              <w:marRight w:val="0"/>
              <w:marTop w:val="0"/>
              <w:marBottom w:val="0"/>
              <w:divBdr>
                <w:top w:val="none" w:sz="0" w:space="0" w:color="auto"/>
                <w:left w:val="none" w:sz="0" w:space="0" w:color="auto"/>
                <w:bottom w:val="none" w:sz="0" w:space="0" w:color="auto"/>
                <w:right w:val="none" w:sz="0" w:space="0" w:color="auto"/>
              </w:divBdr>
              <w:divsChild>
                <w:div w:id="96620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7472">
      <w:bodyDiv w:val="1"/>
      <w:marLeft w:val="0"/>
      <w:marRight w:val="0"/>
      <w:marTop w:val="0"/>
      <w:marBottom w:val="0"/>
      <w:divBdr>
        <w:top w:val="none" w:sz="0" w:space="0" w:color="auto"/>
        <w:left w:val="none" w:sz="0" w:space="0" w:color="auto"/>
        <w:bottom w:val="none" w:sz="0" w:space="0" w:color="auto"/>
        <w:right w:val="none" w:sz="0" w:space="0" w:color="auto"/>
      </w:divBdr>
      <w:divsChild>
        <w:div w:id="251747260">
          <w:marLeft w:val="0"/>
          <w:marRight w:val="0"/>
          <w:marTop w:val="0"/>
          <w:marBottom w:val="0"/>
          <w:divBdr>
            <w:top w:val="none" w:sz="0" w:space="0" w:color="auto"/>
            <w:left w:val="none" w:sz="0" w:space="0" w:color="auto"/>
            <w:bottom w:val="none" w:sz="0" w:space="0" w:color="auto"/>
            <w:right w:val="none" w:sz="0" w:space="0" w:color="auto"/>
          </w:divBdr>
          <w:divsChild>
            <w:div w:id="1006054457">
              <w:marLeft w:val="0"/>
              <w:marRight w:val="0"/>
              <w:marTop w:val="0"/>
              <w:marBottom w:val="0"/>
              <w:divBdr>
                <w:top w:val="none" w:sz="0" w:space="0" w:color="auto"/>
                <w:left w:val="none" w:sz="0" w:space="0" w:color="auto"/>
                <w:bottom w:val="none" w:sz="0" w:space="0" w:color="auto"/>
                <w:right w:val="none" w:sz="0" w:space="0" w:color="auto"/>
              </w:divBdr>
              <w:divsChild>
                <w:div w:id="121971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352260">
      <w:bodyDiv w:val="1"/>
      <w:marLeft w:val="0"/>
      <w:marRight w:val="0"/>
      <w:marTop w:val="0"/>
      <w:marBottom w:val="0"/>
      <w:divBdr>
        <w:top w:val="none" w:sz="0" w:space="0" w:color="auto"/>
        <w:left w:val="none" w:sz="0" w:space="0" w:color="auto"/>
        <w:bottom w:val="none" w:sz="0" w:space="0" w:color="auto"/>
        <w:right w:val="none" w:sz="0" w:space="0" w:color="auto"/>
      </w:divBdr>
      <w:divsChild>
        <w:div w:id="802964107">
          <w:marLeft w:val="0"/>
          <w:marRight w:val="0"/>
          <w:marTop w:val="0"/>
          <w:marBottom w:val="0"/>
          <w:divBdr>
            <w:top w:val="none" w:sz="0" w:space="0" w:color="auto"/>
            <w:left w:val="none" w:sz="0" w:space="0" w:color="auto"/>
            <w:bottom w:val="none" w:sz="0" w:space="0" w:color="auto"/>
            <w:right w:val="none" w:sz="0" w:space="0" w:color="auto"/>
          </w:divBdr>
          <w:divsChild>
            <w:div w:id="414933363">
              <w:marLeft w:val="0"/>
              <w:marRight w:val="0"/>
              <w:marTop w:val="0"/>
              <w:marBottom w:val="0"/>
              <w:divBdr>
                <w:top w:val="none" w:sz="0" w:space="0" w:color="auto"/>
                <w:left w:val="none" w:sz="0" w:space="0" w:color="auto"/>
                <w:bottom w:val="none" w:sz="0" w:space="0" w:color="auto"/>
                <w:right w:val="none" w:sz="0" w:space="0" w:color="auto"/>
              </w:divBdr>
              <w:divsChild>
                <w:div w:id="188521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616315-AD84-0047-8D40-40B09A30D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20</Pages>
  <Words>25577</Words>
  <Characters>145795</Characters>
  <Application>Microsoft Office Word</Application>
  <DocSecurity>0</DocSecurity>
  <Lines>1214</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Roberts</dc:creator>
  <cp:keywords/>
  <dc:description/>
  <cp:lastModifiedBy>Nicole Roberts</cp:lastModifiedBy>
  <cp:revision>139</cp:revision>
  <cp:lastPrinted>2019-04-09T16:48:00Z</cp:lastPrinted>
  <dcterms:created xsi:type="dcterms:W3CDTF">2019-04-17T02:03:00Z</dcterms:created>
  <dcterms:modified xsi:type="dcterms:W3CDTF">2019-04-25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2px9wyI"/&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